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950CB3"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3C2F1551" w:rsidR="00E5496D" w:rsidRPr="00911AA4" w:rsidRDefault="0042619C" w:rsidP="00911AA4">
                  <w:pPr>
                    <w:pStyle w:val="TableParagraph"/>
                    <w:spacing w:before="1" w:line="280" w:lineRule="auto"/>
                    <w:ind w:left="105"/>
                    <w:jc w:val="center"/>
                    <w:rPr>
                      <w:b/>
                      <w:bCs/>
                      <w:kern w:val="1"/>
                      <w:sz w:val="24"/>
                      <w:szCs w:val="24"/>
                    </w:rPr>
                  </w:pPr>
                  <w:r w:rsidRPr="0042619C">
                    <w:rPr>
                      <w:b/>
                      <w:bCs/>
                      <w:kern w:val="1"/>
                      <w:sz w:val="24"/>
                      <w:szCs w:val="24"/>
                    </w:rPr>
                    <w:t xml:space="preserve">Strategi Mempertahankan Pendapatan Pedagang Pakaian Pasar Johar Semarang Ditengah Perkembangan </w:t>
                  </w:r>
                  <w:r w:rsidRPr="003F7FAA">
                    <w:rPr>
                      <w:b/>
                      <w:bCs/>
                      <w:i/>
                      <w:iCs/>
                      <w:kern w:val="1"/>
                      <w:sz w:val="24"/>
                      <w:szCs w:val="24"/>
                    </w:rPr>
                    <w:t>Online Shop</w:t>
                  </w:r>
                </w:p>
              </w:tc>
            </w:tr>
          </w:tbl>
          <w:p w14:paraId="5C9F29FB" w14:textId="3F71C7A7" w:rsidR="00E81A88" w:rsidRDefault="0042619C" w:rsidP="00ED22DC">
            <w:pPr>
              <w:pStyle w:val="TableParagraph"/>
              <w:spacing w:before="7" w:line="207" w:lineRule="exact"/>
              <w:ind w:left="0"/>
              <w:rPr>
                <w:b/>
                <w:sz w:val="24"/>
              </w:rPr>
            </w:pPr>
            <w:bookmarkStart w:id="0" w:name="_Hlk169196194"/>
            <w:r w:rsidRPr="0042619C">
              <w:rPr>
                <w:b/>
                <w:sz w:val="24"/>
              </w:rPr>
              <w:t>Nabila Hasna Fikrianza, Elly Kismini</w:t>
            </w:r>
          </w:p>
          <w:bookmarkEnd w:id="0"/>
          <w:p w14:paraId="5C1D3C64" w14:textId="11C42F47" w:rsidR="002E1F77" w:rsidRPr="00ED22DC" w:rsidRDefault="0042619C" w:rsidP="00ED22DC">
            <w:pPr>
              <w:pStyle w:val="TableParagraph"/>
              <w:spacing w:before="7" w:line="207" w:lineRule="exact"/>
              <w:ind w:left="0"/>
              <w:rPr>
                <w:color w:val="00B0F0"/>
                <w:sz w:val="20"/>
                <w:szCs w:val="20"/>
              </w:rPr>
            </w:pPr>
            <w:r w:rsidRPr="0042619C">
              <w:rPr>
                <w:bCs/>
                <w:sz w:val="20"/>
                <w:szCs w:val="20"/>
              </w:rPr>
              <w:t>nabhasnabila@students.unnes.ac.id</w:t>
            </w:r>
            <w:r>
              <w:rPr>
                <w:bCs/>
                <w:sz w:val="20"/>
                <w:szCs w:val="20"/>
              </w:rPr>
              <w:t>,</w:t>
            </w:r>
            <w:r w:rsidRPr="0042619C">
              <w:rPr>
                <w:bCs/>
                <w:sz w:val="20"/>
                <w:szCs w:val="20"/>
              </w:rPr>
              <w:t xml:space="preserve"> ellykismini@mail.unnes.ac.id</w:t>
            </w:r>
            <w:r w:rsidR="004776C8">
              <w:rPr>
                <w:bCs/>
                <w:sz w:val="20"/>
                <w:szCs w:val="20"/>
              </w:rPr>
              <w:t xml:space="preserve">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791DCFCA" w:rsidR="003F010E"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 xml:space="preserve">26 </w:t>
            </w:r>
            <w:r w:rsidR="0042619C">
              <w:rPr>
                <w:rFonts w:ascii="Times New Roman" w:hAnsi="Times New Roman" w:cs="Times New Roman"/>
                <w:position w:val="-6"/>
                <w:sz w:val="18"/>
                <w:szCs w:val="18"/>
              </w:rPr>
              <w:t xml:space="preserve">Mei </w:t>
            </w:r>
            <w:r w:rsidR="003F010E">
              <w:rPr>
                <w:rFonts w:ascii="Times New Roman" w:hAnsi="Times New Roman" w:cs="Times New Roman"/>
                <w:position w:val="-6"/>
                <w:sz w:val="18"/>
                <w:szCs w:val="18"/>
              </w:rPr>
              <w:t>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1A763E52" w:rsidR="003F010E" w:rsidRPr="0006791B" w:rsidRDefault="00F5588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2</w:t>
            </w:r>
            <w:r w:rsidR="003A13C9">
              <w:rPr>
                <w:rFonts w:ascii="Times New Roman" w:hAnsi="Times New Roman" w:cs="Times New Roman"/>
                <w:position w:val="-6"/>
                <w:sz w:val="18"/>
                <w:szCs w:val="18"/>
              </w:rPr>
              <w:t xml:space="preserve">0 </w:t>
            </w:r>
            <w:r w:rsidR="0042619C">
              <w:rPr>
                <w:rFonts w:ascii="Times New Roman" w:hAnsi="Times New Roman" w:cs="Times New Roman"/>
                <w:position w:val="-6"/>
                <w:sz w:val="18"/>
                <w:szCs w:val="18"/>
              </w:rPr>
              <w:t>Agustus</w:t>
            </w:r>
            <w:r>
              <w:rPr>
                <w:rFonts w:ascii="Times New Roman" w:hAnsi="Times New Roman" w:cs="Times New Roman"/>
                <w:position w:val="-6"/>
                <w:sz w:val="18"/>
                <w:szCs w:val="18"/>
              </w:rPr>
              <w:t xml:space="preserve">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6C5300BA" w14:textId="77777777" w:rsidR="009778D7" w:rsidRDefault="009778D7" w:rsidP="009778D7">
            <w:pPr>
              <w:pStyle w:val="BasicParagraph"/>
              <w:rPr>
                <w:rFonts w:ascii="Times New Roman" w:hAnsi="Times New Roman" w:cs="Times New Roman"/>
                <w:i/>
                <w:iCs/>
                <w:position w:val="-6"/>
                <w:sz w:val="18"/>
                <w:szCs w:val="18"/>
              </w:rPr>
            </w:pPr>
            <w:r>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6E67CD38" w:rsidR="00ED22DC" w:rsidRPr="008D0A3C" w:rsidRDefault="0042619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42619C">
              <w:rPr>
                <w:rFonts w:ascii="Times New Roman" w:hAnsi="Times New Roman" w:cs="Times New Roman"/>
                <w:i/>
                <w:iCs/>
                <w:sz w:val="18"/>
                <w:szCs w:val="18"/>
              </w:rPr>
              <w:t>Market Traders, Online Shop, Income</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26B1158E" w:rsidR="00ED22DC" w:rsidRPr="00E81A88" w:rsidRDefault="0042619C" w:rsidP="00580B98">
            <w:pPr>
              <w:spacing w:line="240" w:lineRule="auto"/>
              <w:jc w:val="both"/>
              <w:rPr>
                <w:rFonts w:ascii="Times New Roman" w:hAnsi="Times New Roman" w:cs="Times New Roman"/>
                <w:sz w:val="20"/>
                <w:szCs w:val="20"/>
              </w:rPr>
            </w:pPr>
            <w:r w:rsidRPr="0042619C">
              <w:rPr>
                <w:rFonts w:ascii="Times New Roman" w:hAnsi="Times New Roman" w:cs="Times New Roman"/>
                <w:bCs/>
                <w:sz w:val="20"/>
                <w:szCs w:val="20"/>
                <w:lang w:val="id-ID"/>
              </w:rPr>
              <w:t xml:space="preserve">Perkembangan </w:t>
            </w:r>
            <w:r w:rsidRPr="0042619C">
              <w:rPr>
                <w:rFonts w:ascii="Times New Roman" w:hAnsi="Times New Roman" w:cs="Times New Roman"/>
                <w:bCs/>
                <w:i/>
                <w:iCs/>
                <w:sz w:val="20"/>
                <w:szCs w:val="20"/>
                <w:lang w:val="id-ID"/>
              </w:rPr>
              <w:t>online</w:t>
            </w:r>
            <w:r w:rsidRPr="0042619C">
              <w:rPr>
                <w:rFonts w:ascii="Times New Roman" w:hAnsi="Times New Roman" w:cs="Times New Roman"/>
                <w:bCs/>
                <w:sz w:val="20"/>
                <w:szCs w:val="20"/>
                <w:lang w:val="id-ID"/>
              </w:rPr>
              <w:t xml:space="preserve"> </w:t>
            </w:r>
            <w:r w:rsidRPr="0042619C">
              <w:rPr>
                <w:rFonts w:ascii="Times New Roman" w:hAnsi="Times New Roman" w:cs="Times New Roman"/>
                <w:bCs/>
                <w:i/>
                <w:iCs/>
                <w:sz w:val="20"/>
                <w:szCs w:val="20"/>
                <w:lang w:val="id-ID"/>
              </w:rPr>
              <w:t>shop</w:t>
            </w:r>
            <w:r w:rsidRPr="0042619C">
              <w:rPr>
                <w:rFonts w:ascii="Times New Roman" w:hAnsi="Times New Roman" w:cs="Times New Roman"/>
                <w:bCs/>
                <w:sz w:val="20"/>
                <w:szCs w:val="20"/>
                <w:lang w:val="id-ID"/>
              </w:rPr>
              <w:t xml:space="preserve"> pada masa kini memang sangat pesat. Seperti yang terjadi pada Pasar Johar Semarang, para penjual mengatakan bahwa keadaan pasar saat ini sangat memprihatinkan. Bagaimana tidak, hampir semua toko di Pasar Johar sepi pembeli dan pengunjung. Metode penelitian yang digunakan dalam penelitian ini adalah metode kualitatif. Teknik pengumpulan data menggunakan observasi, wawancara, dan dokumentasi. Teknik analisis data meliputi pengumpulan data, reduksi data, penyajian data, dan penarikan kesimpulan. Landasan teori yang digunakan adalah Teori Strategi Adasptasi Bertahan oleh Bennet. Tujuan dari penulisan ini adalah untuk mengetahui strategi bertahan apa saja yang dilakukan para pedagang pasar untuk tetap mempertahankan tokonya. Hasil penelitian ini menunjukan bahwa para pedagang akhirnya mencari cara terbaru dan kreatif untuk kembali mengembalikan minat berbelanja para pelanggan. Beberapa pedagang akhirnya ikut beradaptasi dengan ikut berjualan di </w:t>
            </w:r>
            <w:r w:rsidRPr="0042619C">
              <w:rPr>
                <w:rFonts w:ascii="Times New Roman" w:hAnsi="Times New Roman" w:cs="Times New Roman"/>
                <w:bCs/>
                <w:i/>
                <w:iCs/>
                <w:sz w:val="20"/>
                <w:szCs w:val="20"/>
                <w:lang w:val="id-ID"/>
              </w:rPr>
              <w:t>online</w:t>
            </w:r>
            <w:r w:rsidRPr="0042619C">
              <w:rPr>
                <w:rFonts w:ascii="Times New Roman" w:hAnsi="Times New Roman" w:cs="Times New Roman"/>
                <w:bCs/>
                <w:i/>
                <w:sz w:val="20"/>
                <w:szCs w:val="20"/>
                <w:lang w:val="id-ID"/>
              </w:rPr>
              <w:t xml:space="preserve"> </w:t>
            </w:r>
            <w:r w:rsidRPr="0042619C">
              <w:rPr>
                <w:rFonts w:ascii="Times New Roman" w:hAnsi="Times New Roman" w:cs="Times New Roman"/>
                <w:bCs/>
                <w:i/>
                <w:iCs/>
                <w:sz w:val="20"/>
                <w:szCs w:val="20"/>
                <w:lang w:val="id-ID"/>
              </w:rPr>
              <w:t>shop</w:t>
            </w:r>
            <w:r w:rsidRPr="0042619C">
              <w:rPr>
                <w:rFonts w:ascii="Times New Roman" w:hAnsi="Times New Roman" w:cs="Times New Roman"/>
                <w:bCs/>
                <w:sz w:val="20"/>
                <w:szCs w:val="20"/>
                <w:lang w:val="id-ID"/>
              </w:rPr>
              <w:t xml:space="preserve">. Ada pula yang memberikan bonus kepada pelanggan yang membeli dan juga memberikan diskon khusus. Para pedagang juga banyak yang akhirnya membuat dan menjahitkan sendiri produknya supaya bisa menekan biaya produksi dan memiliki keunikan tersendiri yang tidak dimiliki oleh toko di </w:t>
            </w:r>
            <w:r w:rsidRPr="0042619C">
              <w:rPr>
                <w:rFonts w:ascii="Times New Roman" w:hAnsi="Times New Roman" w:cs="Times New Roman"/>
                <w:bCs/>
                <w:i/>
                <w:iCs/>
                <w:sz w:val="20"/>
                <w:szCs w:val="20"/>
                <w:lang w:val="id-ID"/>
              </w:rPr>
              <w:t>online</w:t>
            </w:r>
            <w:r w:rsidRPr="0042619C">
              <w:rPr>
                <w:rFonts w:ascii="Times New Roman" w:hAnsi="Times New Roman" w:cs="Times New Roman"/>
                <w:bCs/>
                <w:i/>
                <w:sz w:val="20"/>
                <w:szCs w:val="20"/>
                <w:lang w:val="id-ID"/>
              </w:rPr>
              <w:t xml:space="preserve"> </w:t>
            </w:r>
            <w:r w:rsidRPr="0042619C">
              <w:rPr>
                <w:rFonts w:ascii="Times New Roman" w:hAnsi="Times New Roman" w:cs="Times New Roman"/>
                <w:bCs/>
                <w:i/>
                <w:iCs/>
                <w:sz w:val="20"/>
                <w:szCs w:val="20"/>
                <w:lang w:val="id-ID"/>
              </w:rPr>
              <w:t>shop</w:t>
            </w:r>
            <w:r w:rsidR="00F55887" w:rsidRPr="00F55887">
              <w:rPr>
                <w:rFonts w:ascii="Times New Roman" w:hAnsi="Times New Roman" w:cs="Times New Roman"/>
                <w:bCs/>
                <w:sz w:val="20"/>
                <w:szCs w:val="20"/>
              </w:rPr>
              <w:t>.</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A25D3F7" w14:textId="7C5E1382" w:rsidR="00580B98" w:rsidRPr="00F55887" w:rsidRDefault="0042619C" w:rsidP="00F55887">
            <w:pPr>
              <w:spacing w:after="0" w:line="240" w:lineRule="auto"/>
              <w:jc w:val="both"/>
              <w:rPr>
                <w:rFonts w:ascii="Times New Roman" w:hAnsi="Times New Roman" w:cs="Times New Roman"/>
                <w:sz w:val="20"/>
                <w:szCs w:val="20"/>
                <w:lang w:val="en-GB"/>
              </w:rPr>
            </w:pPr>
            <w:r w:rsidRPr="0042619C">
              <w:rPr>
                <w:rFonts w:ascii="Times New Roman" w:hAnsi="Times New Roman" w:cs="Times New Roman"/>
                <w:bCs/>
                <w:i/>
                <w:iCs/>
                <w:sz w:val="20"/>
                <w:szCs w:val="20"/>
                <w:lang w:val="id-ID"/>
              </w:rPr>
              <w:t>The development of online shops today is indeed very rapid. As happened in Semarang Johar Market, sellers say that the current state of the market is very poor. Almost all shops in Johar Market are empty of buyers and visitors.  The research method used in this study is qualitative method. Data collection techniques use observation, interviews, and documentation. Data analysis techniques include data collection, data reduction, data presentation, and draw conclusions. The theoretical basis used is Bennet's Survival Strategy Theory. The purpose of this writing is to find out what survival strategies market traders do to keep their stores. The results of this study show that merchants are finally looking for new and creative ways to return customers' shopping interest. Some merchants eventually adapt by participating in selling in online shops.</w:t>
            </w:r>
            <w:r w:rsidRPr="0042619C">
              <w:rPr>
                <w:rFonts w:ascii="Times New Roman" w:hAnsi="Times New Roman" w:cs="Times New Roman"/>
                <w:i/>
                <w:iCs/>
                <w:sz w:val="20"/>
                <w:szCs w:val="20"/>
                <w:lang w:val="id-ID"/>
              </w:rPr>
              <w:t xml:space="preserve"> </w:t>
            </w:r>
            <w:r w:rsidRPr="0042619C">
              <w:rPr>
                <w:rFonts w:ascii="Times New Roman" w:hAnsi="Times New Roman" w:cs="Times New Roman"/>
                <w:bCs/>
                <w:i/>
                <w:iCs/>
                <w:sz w:val="20"/>
                <w:szCs w:val="20"/>
                <w:lang w:val="id-ID"/>
              </w:rPr>
              <w:t>There are also those who provide bonuses to customers who buy and also provide special discounts. Many traders also end up making and sewing their own products in order to reduce production costs and have their own uniqueness that is not owned by stores in online shops</w:t>
            </w:r>
            <w:r w:rsidR="00F55887" w:rsidRPr="00F55887">
              <w:rPr>
                <w:rFonts w:ascii="Times New Roman" w:hAnsi="Times New Roman" w:cs="Times New Roman"/>
                <w:i/>
                <w:iCs/>
                <w:sz w:val="20"/>
                <w:szCs w:val="20"/>
              </w:rPr>
              <w:t>.</w:t>
            </w:r>
          </w:p>
          <w:p w14:paraId="2B71E819" w14:textId="77777777" w:rsidR="0042619C" w:rsidRDefault="0042619C" w:rsidP="00580B98">
            <w:pPr>
              <w:spacing w:after="0" w:line="240" w:lineRule="auto"/>
              <w:jc w:val="right"/>
              <w:rPr>
                <w:rFonts w:ascii="Times New Roman" w:hAnsi="Times New Roman" w:cs="Times New Roman"/>
                <w:sz w:val="18"/>
                <w:szCs w:val="14"/>
              </w:rPr>
            </w:pPr>
          </w:p>
          <w:p w14:paraId="3350917A" w14:textId="77777777" w:rsidR="0042619C" w:rsidRDefault="0042619C" w:rsidP="00580B98">
            <w:pPr>
              <w:spacing w:after="0" w:line="240" w:lineRule="auto"/>
              <w:jc w:val="right"/>
              <w:rPr>
                <w:rFonts w:ascii="Times New Roman" w:hAnsi="Times New Roman" w:cs="Times New Roman"/>
                <w:sz w:val="18"/>
                <w:szCs w:val="14"/>
              </w:rPr>
            </w:pPr>
          </w:p>
          <w:p w14:paraId="070DFCF8" w14:textId="77777777" w:rsidR="0042619C" w:rsidRDefault="0042619C" w:rsidP="00580B98">
            <w:pPr>
              <w:spacing w:after="0" w:line="240" w:lineRule="auto"/>
              <w:jc w:val="right"/>
              <w:rPr>
                <w:rFonts w:ascii="Times New Roman" w:hAnsi="Times New Roman" w:cs="Times New Roman"/>
                <w:sz w:val="18"/>
                <w:szCs w:val="14"/>
              </w:rPr>
            </w:pPr>
          </w:p>
          <w:p w14:paraId="44AA50FC" w14:textId="77777777" w:rsidR="0042619C" w:rsidRDefault="0042619C" w:rsidP="00580B98">
            <w:pPr>
              <w:spacing w:after="0" w:line="240" w:lineRule="auto"/>
              <w:jc w:val="right"/>
              <w:rPr>
                <w:rFonts w:ascii="Times New Roman" w:hAnsi="Times New Roman" w:cs="Times New Roman"/>
                <w:sz w:val="18"/>
                <w:szCs w:val="14"/>
              </w:rPr>
            </w:pPr>
          </w:p>
          <w:p w14:paraId="58E5A5FF" w14:textId="77777777" w:rsidR="0042619C" w:rsidRDefault="0042619C" w:rsidP="00580B98">
            <w:pPr>
              <w:spacing w:after="0" w:line="240" w:lineRule="auto"/>
              <w:jc w:val="right"/>
              <w:rPr>
                <w:rFonts w:ascii="Times New Roman" w:hAnsi="Times New Roman" w:cs="Times New Roman"/>
                <w:sz w:val="18"/>
                <w:szCs w:val="14"/>
              </w:rPr>
            </w:pPr>
          </w:p>
          <w:p w14:paraId="025C804F" w14:textId="77777777" w:rsidR="0042619C" w:rsidRDefault="0042619C" w:rsidP="00580B98">
            <w:pPr>
              <w:spacing w:after="0" w:line="240" w:lineRule="auto"/>
              <w:jc w:val="right"/>
              <w:rPr>
                <w:rFonts w:ascii="Times New Roman" w:hAnsi="Times New Roman" w:cs="Times New Roman"/>
                <w:sz w:val="18"/>
                <w:szCs w:val="14"/>
              </w:rPr>
            </w:pPr>
          </w:p>
          <w:p w14:paraId="3B07C421" w14:textId="77777777" w:rsidR="0042619C" w:rsidRDefault="0042619C" w:rsidP="00580B98">
            <w:pPr>
              <w:spacing w:after="0" w:line="240" w:lineRule="auto"/>
              <w:jc w:val="right"/>
              <w:rPr>
                <w:rFonts w:ascii="Times New Roman" w:hAnsi="Times New Roman" w:cs="Times New Roman"/>
                <w:sz w:val="18"/>
                <w:szCs w:val="14"/>
              </w:rPr>
            </w:pPr>
          </w:p>
          <w:p w14:paraId="636D3263" w14:textId="77777777" w:rsidR="0042619C" w:rsidRDefault="0042619C" w:rsidP="00580B98">
            <w:pPr>
              <w:spacing w:after="0" w:line="240" w:lineRule="auto"/>
              <w:jc w:val="right"/>
              <w:rPr>
                <w:rFonts w:ascii="Times New Roman" w:hAnsi="Times New Roman" w:cs="Times New Roman"/>
                <w:sz w:val="18"/>
                <w:szCs w:val="14"/>
              </w:rPr>
            </w:pPr>
          </w:p>
          <w:p w14:paraId="0FC30404" w14:textId="77777777" w:rsidR="0042619C" w:rsidRDefault="0042619C" w:rsidP="00580B98">
            <w:pPr>
              <w:spacing w:after="0" w:line="240" w:lineRule="auto"/>
              <w:jc w:val="right"/>
              <w:rPr>
                <w:rFonts w:ascii="Times New Roman" w:hAnsi="Times New Roman" w:cs="Times New Roman"/>
                <w:sz w:val="18"/>
                <w:szCs w:val="14"/>
              </w:rPr>
            </w:pPr>
          </w:p>
          <w:p w14:paraId="3F567103" w14:textId="77777777" w:rsidR="0042619C" w:rsidRDefault="0042619C" w:rsidP="00580B98">
            <w:pPr>
              <w:spacing w:after="0" w:line="240" w:lineRule="auto"/>
              <w:jc w:val="right"/>
              <w:rPr>
                <w:rFonts w:ascii="Times New Roman" w:hAnsi="Times New Roman" w:cs="Times New Roman"/>
                <w:sz w:val="18"/>
                <w:szCs w:val="14"/>
              </w:rPr>
            </w:pPr>
          </w:p>
          <w:p w14:paraId="4228E1B0" w14:textId="77777777" w:rsidR="0042619C" w:rsidRDefault="0042619C" w:rsidP="00580B98">
            <w:pPr>
              <w:spacing w:after="0" w:line="240" w:lineRule="auto"/>
              <w:jc w:val="right"/>
              <w:rPr>
                <w:rFonts w:ascii="Times New Roman" w:hAnsi="Times New Roman" w:cs="Times New Roman"/>
                <w:sz w:val="18"/>
                <w:szCs w:val="14"/>
              </w:rPr>
            </w:pPr>
          </w:p>
          <w:p w14:paraId="489A9309" w14:textId="77777777" w:rsidR="0042619C" w:rsidRDefault="0042619C" w:rsidP="00580B98">
            <w:pPr>
              <w:spacing w:after="0" w:line="240" w:lineRule="auto"/>
              <w:jc w:val="right"/>
              <w:rPr>
                <w:rFonts w:ascii="Times New Roman" w:hAnsi="Times New Roman" w:cs="Times New Roman"/>
                <w:sz w:val="18"/>
                <w:szCs w:val="14"/>
              </w:rPr>
            </w:pPr>
          </w:p>
          <w:p w14:paraId="58A72AB8" w14:textId="77777777" w:rsidR="0042619C" w:rsidRDefault="0042619C" w:rsidP="00580B98">
            <w:pPr>
              <w:spacing w:after="0" w:line="240" w:lineRule="auto"/>
              <w:jc w:val="right"/>
              <w:rPr>
                <w:rFonts w:ascii="Times New Roman" w:hAnsi="Times New Roman" w:cs="Times New Roman"/>
                <w:sz w:val="18"/>
                <w:szCs w:val="14"/>
              </w:rPr>
            </w:pPr>
          </w:p>
          <w:p w14:paraId="58700F95" w14:textId="77777777" w:rsidR="0042619C" w:rsidRDefault="0042619C" w:rsidP="00580B98">
            <w:pPr>
              <w:spacing w:after="0" w:line="240" w:lineRule="auto"/>
              <w:jc w:val="right"/>
              <w:rPr>
                <w:rFonts w:ascii="Times New Roman" w:hAnsi="Times New Roman" w:cs="Times New Roman"/>
                <w:sz w:val="18"/>
                <w:szCs w:val="14"/>
              </w:rPr>
            </w:pPr>
          </w:p>
          <w:p w14:paraId="77D36E2B" w14:textId="201ECB75"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3127D7B4" w:rsidR="00BA159B" w:rsidRPr="00E07DB4" w:rsidRDefault="007935F4" w:rsidP="00A20DB0">
            <w:pPr>
              <w:pStyle w:val="BasicParagraph"/>
              <w:tabs>
                <w:tab w:val="left" w:pos="720"/>
                <w:tab w:val="left" w:pos="1440"/>
                <w:tab w:val="left" w:pos="2160"/>
                <w:tab w:val="left" w:pos="2880"/>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r w:rsidR="00A20DB0">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5C6440C9" w14:textId="77777777" w:rsidR="0042619C" w:rsidRPr="0042619C" w:rsidRDefault="0042619C" w:rsidP="0042619C">
      <w:pPr>
        <w:spacing w:after="0" w:line="240" w:lineRule="auto"/>
        <w:ind w:firstLine="425"/>
        <w:jc w:val="both"/>
        <w:rPr>
          <w:rFonts w:ascii="Times New Roman" w:eastAsia="Calibri" w:hAnsi="Times New Roman" w:cs="Times New Roman"/>
          <w:bCs/>
          <w:sz w:val="24"/>
          <w:szCs w:val="24"/>
          <w:lang w:val="id-ID"/>
        </w:rPr>
      </w:pPr>
      <w:r w:rsidRPr="0042619C">
        <w:rPr>
          <w:rFonts w:ascii="Times New Roman" w:eastAsia="Calibri" w:hAnsi="Times New Roman" w:cs="Times New Roman"/>
          <w:bCs/>
          <w:sz w:val="24"/>
          <w:szCs w:val="24"/>
          <w:lang w:val="id-ID"/>
        </w:rPr>
        <w:t xml:space="preserve">Perkembangan dalam sektor internet mendukung pertumbuhan perekonomian yang berbasis internet, khususnya perdagangan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Perkembangan teknologi yang ditandai dengan munculnya internet serta diikuti majunya bidang komunikasi mempermudah masyarakat dalam menjangkau dan memenuhi kebutuhan hidupnya. Hal ini menjadi sebuah peluang besar bagi para pengusaha di Indonesia untuk mengembangkan usahanya berbasis daring salah satunya bidang perbelanjaan (Muhammad Ulin Nuha, 2020). Banyak manfaat yang dirasakan oleh masyarakat dengan melakukan pembelian tanpa harus datang ke toko untuk memilih barang, dengan terbatasnya waktu untuk keluar dan kesibukan pekerjaan. Pedagang konvensional saat ini banyak yang akhirnya terpaksa gulung tikar dikarenakan sepinya pembeli. Dunia bisnis di era globalisasi, pemasaran produk baik barang maupun jasa dapat memanfaatkan kemajuan teknologi informasi. Media sosial merupakan produk dari teknologi informasi memberikan manfaat optimal bagi pelaku usaha. Dengan media sosial pelaku usaha dapat memaparkan spesifikasi produk, kualitas, dan harga sehingga konsumen dapat lebih leluasa memilih barang yang dibutuhkan sesuai dengan kemampuannya.  </w:t>
      </w:r>
    </w:p>
    <w:p w14:paraId="0D164D05" w14:textId="77777777" w:rsidR="0042619C" w:rsidRPr="0042619C" w:rsidRDefault="0042619C" w:rsidP="0042619C">
      <w:pPr>
        <w:spacing w:after="0" w:line="240" w:lineRule="auto"/>
        <w:ind w:firstLine="425"/>
        <w:jc w:val="both"/>
        <w:rPr>
          <w:rFonts w:ascii="Times New Roman" w:eastAsia="Calibri" w:hAnsi="Times New Roman" w:cs="Times New Roman"/>
          <w:bCs/>
          <w:sz w:val="24"/>
          <w:szCs w:val="24"/>
          <w:lang w:val="id-ID"/>
        </w:rPr>
      </w:pPr>
      <w:r w:rsidRPr="0042619C">
        <w:rPr>
          <w:rFonts w:ascii="Times New Roman" w:eastAsia="Calibri" w:hAnsi="Times New Roman" w:cs="Times New Roman"/>
          <w:bCs/>
          <w:sz w:val="24"/>
          <w:szCs w:val="24"/>
          <w:lang w:val="id-ID"/>
        </w:rPr>
        <w:t xml:space="preserve">Para konsumen lebih memilih untuk berbelanja secara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pasalnya bukan hanya karena pandemi, tetapi juga karena kemajuan layanan perbankan yang memudahkan proses transaksi. Dengan demikian, situasi ini dapat dijadikan referensi bagi pelaku bisnis untuk lebih membaca kebiasaan konsumen saat ini yang lebih banyak menggunakan media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untuk berbelanja. Ini sungguh menarik perhatian konsumen dengan kemudahan memilih barang yang akan dicari melalui </w:t>
      </w:r>
      <w:r w:rsidRPr="0042619C">
        <w:rPr>
          <w:rFonts w:ascii="Times New Roman" w:eastAsia="Calibri" w:hAnsi="Times New Roman" w:cs="Times New Roman"/>
          <w:bCs/>
          <w:i/>
          <w:iCs/>
          <w:sz w:val="24"/>
          <w:szCs w:val="24"/>
          <w:lang w:val="id-ID"/>
        </w:rPr>
        <w:t>smartphone</w:t>
      </w:r>
      <w:r w:rsidRPr="0042619C">
        <w:rPr>
          <w:rFonts w:ascii="Times New Roman" w:eastAsia="Calibri" w:hAnsi="Times New Roman" w:cs="Times New Roman"/>
          <w:bCs/>
          <w:sz w:val="24"/>
          <w:szCs w:val="24"/>
          <w:lang w:val="id-ID"/>
        </w:rPr>
        <w:t xml:space="preserve"> atau komputer sehingga bisa membandingkan harga dengan yang lain. Pedagang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sekarang semakin bertambah dan bersaing untuk menarik perhatian konsumen dengan berbagai tawaran diskon produk dan </w:t>
      </w:r>
      <w:r w:rsidRPr="0042619C">
        <w:rPr>
          <w:rFonts w:ascii="Times New Roman" w:eastAsia="Calibri" w:hAnsi="Times New Roman" w:cs="Times New Roman"/>
          <w:bCs/>
          <w:i/>
          <w:sz w:val="24"/>
          <w:szCs w:val="24"/>
          <w:lang w:val="id-ID"/>
        </w:rPr>
        <w:t>free</w:t>
      </w:r>
      <w:r w:rsidRPr="0042619C">
        <w:rPr>
          <w:rFonts w:ascii="Times New Roman" w:eastAsia="Calibri" w:hAnsi="Times New Roman" w:cs="Times New Roman"/>
          <w:bCs/>
          <w:sz w:val="24"/>
          <w:szCs w:val="24"/>
          <w:lang w:val="id-ID"/>
        </w:rPr>
        <w:t xml:space="preserve"> ongkos kirim dengan ketentuan berlaku, hal ini dilakukan untuk memberi layanan kepada konsumen yang berpotensi seperti mahasiswa, ibu rumah tangga, dan karyawan.</w:t>
      </w:r>
    </w:p>
    <w:p w14:paraId="2B955ECE" w14:textId="77777777" w:rsidR="0042619C" w:rsidRPr="0042619C" w:rsidRDefault="0042619C" w:rsidP="0042619C">
      <w:pPr>
        <w:spacing w:after="0" w:line="240" w:lineRule="auto"/>
        <w:ind w:firstLine="425"/>
        <w:jc w:val="both"/>
        <w:rPr>
          <w:rFonts w:ascii="Times New Roman" w:eastAsia="Calibri" w:hAnsi="Times New Roman" w:cs="Times New Roman"/>
          <w:bCs/>
          <w:sz w:val="24"/>
          <w:szCs w:val="24"/>
          <w:lang w:val="id-ID"/>
        </w:rPr>
      </w:pPr>
      <w:r w:rsidRPr="0042619C">
        <w:rPr>
          <w:rFonts w:ascii="Times New Roman" w:eastAsia="Calibri" w:hAnsi="Times New Roman" w:cs="Times New Roman"/>
          <w:bCs/>
          <w:sz w:val="24"/>
          <w:szCs w:val="24"/>
          <w:lang w:val="id-ID"/>
        </w:rPr>
        <w:t>Maraknya penggunaan aplikasi perdagangan seperti itu menunjukkan bahwa telah terjadi suatu bentuk modernisasi dalam kehidupan masyarakat. Modernisasi merupakan bentuk perubahan sosial yang terarah (</w:t>
      </w:r>
      <w:r w:rsidRPr="0042619C">
        <w:rPr>
          <w:rFonts w:ascii="Times New Roman" w:eastAsia="Calibri" w:hAnsi="Times New Roman" w:cs="Times New Roman"/>
          <w:bCs/>
          <w:i/>
          <w:sz w:val="24"/>
          <w:szCs w:val="24"/>
          <w:lang w:val="id-ID"/>
        </w:rPr>
        <w:t>directed change</w:t>
      </w:r>
      <w:r w:rsidRPr="0042619C">
        <w:rPr>
          <w:rFonts w:ascii="Times New Roman" w:eastAsia="Calibri" w:hAnsi="Times New Roman" w:cs="Times New Roman"/>
          <w:bCs/>
          <w:sz w:val="24"/>
          <w:szCs w:val="24"/>
          <w:lang w:val="id-ID"/>
        </w:rPr>
        <w:t>) yang didasarkan pada perencanaan (</w:t>
      </w:r>
      <w:r w:rsidRPr="0042619C">
        <w:rPr>
          <w:rFonts w:ascii="Times New Roman" w:eastAsia="Calibri" w:hAnsi="Times New Roman" w:cs="Times New Roman"/>
          <w:bCs/>
          <w:sz w:val="24"/>
          <w:szCs w:val="24"/>
          <w:lang w:val="zh-CN"/>
        </w:rPr>
        <w:t>Rosana, 2015</w:t>
      </w:r>
      <w:r w:rsidRPr="0042619C">
        <w:rPr>
          <w:rFonts w:ascii="Times New Roman" w:eastAsia="Calibri" w:hAnsi="Times New Roman" w:cs="Times New Roman"/>
          <w:bCs/>
          <w:sz w:val="24"/>
          <w:szCs w:val="24"/>
          <w:lang w:val="id-ID"/>
        </w:rPr>
        <w:t xml:space="preserve">). Modernisasi merupakan suatu perubahan yang harus dihadapi oleh masyarakat yang bersangkutan karena prosesnya meliputi bidang-bidang seperti disorganisasi, transformasi, dan proses dalam modernisasi tersebut </w:t>
      </w:r>
      <w:r w:rsidRPr="0042619C">
        <w:rPr>
          <w:rFonts w:ascii="Times New Roman" w:eastAsia="Calibri" w:hAnsi="Times New Roman" w:cs="Times New Roman"/>
          <w:bCs/>
          <w:sz w:val="24"/>
          <w:szCs w:val="24"/>
          <w:lang w:val="id-ID"/>
        </w:rPr>
        <w:fldChar w:fldCharType="begin" w:fldLock="1"/>
      </w:r>
      <w:r w:rsidRPr="0042619C">
        <w:rPr>
          <w:rFonts w:ascii="Times New Roman" w:eastAsia="Calibri" w:hAnsi="Times New Roman" w:cs="Times New Roman"/>
          <w:bCs/>
          <w:sz w:val="24"/>
          <w:szCs w:val="24"/>
          <w:lang w:val="id-ID"/>
        </w:rPr>
        <w:instrText>ADDIN CSL_CITATION {"citationItems":[{"id":"ITEM-1","itemData":{"ISBN":"978-979-769-577-4","author":[{"dropping-particle":"","family":"Soekanto","given":"Prof. Dr. Soerjono","non-dropping-particle":"","parse-names":false,"suffix":""},{"dropping-particle":"","family":"Dra. Budi Sulistyowati","given":"M.A.","non-dropping-particle":"","parse-names":false,"suffix":""}],"edition":"48","id":"ITEM-1","issued":{"date-parts":[["2017"]]},"number-of-pages":"403","publisher":"PT RAJAGRAFINDO PERSADA","publisher-place":"Depok","title":"Sosiologi Suatu Pengantar","type":"book"},"uris":["http://www.mendeley.com/documents/?uuid=7f676042-65bc-4256-b059-2bb1b0e9b454"]}],"mendeley":{"formattedCitation":"(Soekanto &amp; Dra. Budi Sulistyowati, 2017)","plainTextFormattedCitation":"(Soekanto &amp; Dra. Budi Sulistyowati, 2017)","previouslyFormattedCitation":"(Soekanto &amp; Dra. Budi Sulistyowati, 2017)"},"properties":{"noteIndex":0},"schema":"https://github.com/citation-style-language/schema/raw/master/csl-citation.json"}</w:instrText>
      </w:r>
      <w:r w:rsidRPr="0042619C">
        <w:rPr>
          <w:rFonts w:ascii="Times New Roman" w:eastAsia="Calibri" w:hAnsi="Times New Roman" w:cs="Times New Roman"/>
          <w:bCs/>
          <w:sz w:val="24"/>
          <w:szCs w:val="24"/>
          <w:lang w:val="id-ID"/>
        </w:rPr>
        <w:fldChar w:fldCharType="separate"/>
      </w:r>
      <w:r w:rsidRPr="0042619C">
        <w:rPr>
          <w:rFonts w:ascii="Times New Roman" w:eastAsia="Calibri" w:hAnsi="Times New Roman" w:cs="Times New Roman"/>
          <w:bCs/>
          <w:sz w:val="24"/>
          <w:szCs w:val="24"/>
          <w:lang w:val="id-ID"/>
        </w:rPr>
        <w:t>(Soekanto &amp; Dra. Budi Sulistyowati, 2017)</w:t>
      </w:r>
      <w:r w:rsidRPr="0042619C">
        <w:rPr>
          <w:rFonts w:ascii="Times New Roman" w:eastAsia="Calibri" w:hAnsi="Times New Roman" w:cs="Times New Roman"/>
          <w:bCs/>
          <w:sz w:val="24"/>
          <w:szCs w:val="24"/>
          <w:lang w:val="id-ID"/>
        </w:rPr>
        <w:fldChar w:fldCharType="end"/>
      </w:r>
      <w:r w:rsidRPr="0042619C">
        <w:rPr>
          <w:rFonts w:ascii="Times New Roman" w:eastAsia="Calibri" w:hAnsi="Times New Roman" w:cs="Times New Roman"/>
          <w:bCs/>
          <w:sz w:val="24"/>
          <w:szCs w:val="24"/>
          <w:lang w:val="id-ID"/>
        </w:rPr>
        <w:t xml:space="preserve">. Dengan adanya sistem perdagangan dan juga sistem berbelanja baru membuat para pedagang konvensional harus memikirkan kembali strategi atau cara bertahan untuk mengatasi laju perkembangan E-dagang yang semakin meluas. Sejumlah perusahaan dunia maupun lokal saat ini terancam bangkrut seiring semakin cepatnya gelombang revolusi ekonomi digital. Dampak dari perubahan sistem belanja ini juga akan membuat  banyak perusahaan ritel besar yang tidak mampu bertahan untuk menghadapi serbuan teknologi modern tersebut. Sebagai penjual mau tidak mau harus bisa mengikuti arus perkembangan zaman tersebut. Tujuannya adalah untuk menyamakan cara memasarkan produk secara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supaya tidak tertinggal oleh orang yang membuka tokonya secara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w:t>
      </w:r>
    </w:p>
    <w:p w14:paraId="1C62E233" w14:textId="64701D17" w:rsidR="0042619C" w:rsidRPr="0042619C" w:rsidRDefault="0042619C" w:rsidP="0042619C">
      <w:pPr>
        <w:spacing w:after="0" w:line="240" w:lineRule="auto"/>
        <w:ind w:firstLine="425"/>
        <w:jc w:val="both"/>
        <w:rPr>
          <w:rFonts w:ascii="Times New Roman" w:eastAsia="Calibri" w:hAnsi="Times New Roman" w:cs="Times New Roman"/>
          <w:bCs/>
          <w:sz w:val="24"/>
          <w:szCs w:val="24"/>
          <w:lang w:val="id-ID"/>
        </w:rPr>
      </w:pPr>
      <w:r w:rsidRPr="0042619C">
        <w:rPr>
          <w:rFonts w:ascii="Times New Roman" w:eastAsia="Calibri" w:hAnsi="Times New Roman" w:cs="Times New Roman"/>
          <w:bCs/>
          <w:sz w:val="24"/>
          <w:szCs w:val="24"/>
          <w:lang w:val="id-ID"/>
        </w:rPr>
        <w:t xml:space="preserve">Persaingan dalam dunia Ekonomi saat ini memang sangat mengerikan. Semakin tahun, perekonomian Indonesia semakin menurun dan semakin rendah. Pasar – pasar dan retail mulai sangat sepi pembeli. Hal ini tidak lain disebabkan oleh perkembangan </w:t>
      </w:r>
      <w:r w:rsidRPr="0042619C">
        <w:rPr>
          <w:rFonts w:ascii="Times New Roman" w:eastAsia="Calibri" w:hAnsi="Times New Roman" w:cs="Times New Roman"/>
          <w:bCs/>
          <w:i/>
          <w:iCs/>
          <w:sz w:val="24"/>
          <w:szCs w:val="24"/>
          <w:lang w:val="id-ID"/>
        </w:rPr>
        <w:t>online</w:t>
      </w:r>
      <w:r w:rsidRPr="0042619C">
        <w:rPr>
          <w:rFonts w:ascii="Times New Roman" w:eastAsia="Calibri" w:hAnsi="Times New Roman" w:cs="Times New Roman"/>
          <w:bCs/>
          <w:sz w:val="24"/>
          <w:szCs w:val="24"/>
          <w:lang w:val="id-ID"/>
        </w:rPr>
        <w:t xml:space="preserve"> </w:t>
      </w:r>
      <w:r w:rsidRPr="0042619C">
        <w:rPr>
          <w:rFonts w:ascii="Times New Roman" w:eastAsia="Calibri" w:hAnsi="Times New Roman" w:cs="Times New Roman"/>
          <w:bCs/>
          <w:i/>
          <w:iCs/>
          <w:sz w:val="24"/>
          <w:szCs w:val="24"/>
          <w:lang w:val="id-ID"/>
        </w:rPr>
        <w:t>shop</w:t>
      </w:r>
      <w:r w:rsidRPr="0042619C">
        <w:rPr>
          <w:rFonts w:ascii="Times New Roman" w:eastAsia="Calibri" w:hAnsi="Times New Roman" w:cs="Times New Roman"/>
          <w:bCs/>
          <w:sz w:val="24"/>
          <w:szCs w:val="24"/>
          <w:lang w:val="id-ID"/>
        </w:rPr>
        <w:t xml:space="preserve"> saat ini. Perkembangan zaman dan semakin canggihnya teknologi tidak bisa dicegah dengan mudah. Mau tidak mau, suka tidak suka kita tetap harus mengikuti perkembangan zaman ini. Sebagai pedagang, diperlukan adanya kreativitas dan ide menarik yang bisa membuat pelanggan kembali tertarik untuk kembali membeli di toko </w:t>
      </w:r>
      <w:r w:rsidRPr="0042619C">
        <w:rPr>
          <w:rFonts w:ascii="Times New Roman" w:eastAsia="Calibri" w:hAnsi="Times New Roman" w:cs="Times New Roman"/>
          <w:bCs/>
          <w:i/>
          <w:iCs/>
          <w:sz w:val="24"/>
          <w:szCs w:val="24"/>
          <w:lang w:val="id-ID"/>
        </w:rPr>
        <w:t>offline</w:t>
      </w:r>
      <w:r w:rsidRPr="0042619C">
        <w:rPr>
          <w:rFonts w:ascii="Times New Roman" w:eastAsia="Calibri" w:hAnsi="Times New Roman" w:cs="Times New Roman"/>
          <w:bCs/>
          <w:sz w:val="24"/>
          <w:szCs w:val="24"/>
          <w:lang w:val="id-ID"/>
        </w:rPr>
        <w:t xml:space="preserve">. Sebagai pedagang, mereka tidak bisa hanya diam saja menunggu ada pembeli yang datang ke tokonya untuk membeli. Mereka harus berpikir bagaimana caranya supaya pasar dan tokonya kembali ramai pengunjung. Mereka juga harus memutar otak memikirkan bagaimana strategi yang harus dilakukan untuk tetap </w:t>
      </w:r>
      <w:r w:rsidRPr="0042619C">
        <w:rPr>
          <w:rFonts w:ascii="Times New Roman" w:eastAsia="Calibri" w:hAnsi="Times New Roman" w:cs="Times New Roman"/>
          <w:bCs/>
          <w:sz w:val="24"/>
          <w:szCs w:val="24"/>
          <w:lang w:val="id-ID"/>
        </w:rPr>
        <w:lastRenderedPageBreak/>
        <w:t>mempertahankan toko–toko mereka di Pasar Johar. Dari sejumlah wawancara dan observasi di lapangan misalnya, sejumlah informan menempati lokasi adalah pilihan yang mereka yakini mampu menghasilkan keuntungan bagi dunia usahanya. Di sisi lain mereka melakukan aktivtas kesehariannya pada dasarnya didukung oleh sejumlah strategi untuk tetap bertahan dalam bidang usahanya (Irianto, 2014).</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5783AA06" w14:textId="539D5A42" w:rsidR="003F06E9" w:rsidRPr="0042619C" w:rsidRDefault="0042619C" w:rsidP="0042619C">
      <w:pPr>
        <w:spacing w:after="0" w:line="240" w:lineRule="auto"/>
        <w:ind w:firstLine="425"/>
        <w:jc w:val="both"/>
        <w:rPr>
          <w:rFonts w:ascii="Times New Roman" w:eastAsia="Times New Roman" w:hAnsi="Times New Roman"/>
          <w:bCs/>
          <w:sz w:val="24"/>
          <w:szCs w:val="24"/>
          <w:lang w:val="id-ID"/>
        </w:rPr>
      </w:pPr>
      <w:r w:rsidRPr="0042619C">
        <w:rPr>
          <w:rFonts w:ascii="Times New Roman" w:eastAsia="Times New Roman" w:hAnsi="Times New Roman"/>
          <w:bCs/>
          <w:sz w:val="24"/>
          <w:szCs w:val="24"/>
          <w:lang w:val="id-ID"/>
        </w:rPr>
        <w:t>Penelitian ini menggunakan metode kualitatif. Penelitian ini dilakukan di daerah Lingkungan Pasar Johar yang berlokasi di Jl. K.H. Agus Salim, Kauman, Semarang Tengah. Pemilihan lokasi penelitian tersebut memiliki keterkaitan dengan permasalahan yang akan dibahas pada penelitian ini.. Penelitian ini menggunakan teori Adaptasi Strategi bertahan yang dikemukakan oleh Bennet. Informan pada penelitian ini meliputi Para pedagang Pasar Johar Semarang dan juga para pembeli yang berbelanja di Pasar Johar Semarang. Teknik pengumpulan data dilakukan melalui kegiatan observasi, wawancara, dokumentasi, dan sumber literatur. Keabsahan data dilakukan menggunakan teknik triangulasi sumber data. Dan teknik analisis data dilakukan dengan mengumpulkan data, mereduksi data, menyajikan data, dan mengambil kesimpulan.</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0FFE501F"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
          <w:bCs/>
          <w:sz w:val="24"/>
          <w:lang w:val="id-ID"/>
        </w:rPr>
      </w:pPr>
      <w:r w:rsidRPr="0042619C">
        <w:rPr>
          <w:rFonts w:ascii="Times New Roman" w:hAnsi="Times New Roman" w:cs="Times New Roman"/>
          <w:b/>
          <w:bCs/>
          <w:sz w:val="24"/>
          <w:lang w:val="id-ID"/>
        </w:rPr>
        <w:t>Gambaran Umum Lokasi Penelitian</w:t>
      </w:r>
    </w:p>
    <w:p w14:paraId="1D50C164" w14:textId="1A1D947E" w:rsidR="0042619C" w:rsidRDefault="0042619C" w:rsidP="00116031">
      <w:pPr>
        <w:spacing w:after="0" w:line="240" w:lineRule="auto"/>
        <w:ind w:firstLine="425"/>
        <w:jc w:val="both"/>
        <w:rPr>
          <w:rFonts w:ascii="Times New Roman" w:hAnsi="Times New Roman" w:cs="Times New Roman"/>
          <w:bCs/>
          <w:sz w:val="24"/>
          <w:lang w:val="id-ID"/>
        </w:rPr>
      </w:pPr>
      <w:bookmarkStart w:id="1" w:name="_Toc489219460"/>
      <w:bookmarkStart w:id="2" w:name="_Toc489094487"/>
      <w:r w:rsidRPr="0042619C">
        <w:rPr>
          <w:rFonts w:ascii="Times New Roman" w:hAnsi="Times New Roman" w:cs="Times New Roman"/>
          <w:bCs/>
          <w:sz w:val="24"/>
          <w:lang w:val="id-ID"/>
        </w:rPr>
        <w:t xml:space="preserve">Secara administrasi kawasan pasar johar merupakan aset pemerintah Provinsi Jawa Tengah, lahan yang dulunya merupakan pasar terbesar di Asia yang menjadikan sumber pendapatan bagi Kota Semarang. Pasar Johar Baru adalah sebuah wajah baru dari pasar yang lama yang sempat mengalami bencana kebakaran beberapa tahun yang lalu. Usai mengalami renovasi dan revitalisasi, suasananya sudah berubah menjadi tempat wisata belanja yang jauh lebih nyaman, bersih, rapi, dan modern. Komoditi yang diperjualbelikan juga semakin lengkap sehingga pengunjung pun menjadi ramai. </w:t>
      </w:r>
    </w:p>
    <w:p w14:paraId="7BD654AD" w14:textId="77777777" w:rsidR="00116031" w:rsidRPr="0042619C" w:rsidRDefault="00116031" w:rsidP="00116031">
      <w:pPr>
        <w:spacing w:after="0" w:line="240" w:lineRule="auto"/>
        <w:ind w:firstLine="425"/>
        <w:jc w:val="both"/>
        <w:rPr>
          <w:rFonts w:ascii="Times New Roman" w:hAnsi="Times New Roman" w:cs="Times New Roman"/>
          <w:bCs/>
          <w:sz w:val="24"/>
          <w:lang w:val="id-ID"/>
        </w:rPr>
      </w:pPr>
    </w:p>
    <w:p w14:paraId="7377A3A8"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
          <w:bCs/>
          <w:sz w:val="24"/>
          <w:lang w:val="id-ID"/>
        </w:rPr>
      </w:pPr>
      <w:r w:rsidRPr="0042619C">
        <w:rPr>
          <w:rFonts w:ascii="Times New Roman" w:hAnsi="Times New Roman" w:cs="Times New Roman"/>
          <w:b/>
          <w:bCs/>
          <w:sz w:val="24"/>
          <w:lang w:val="id-ID"/>
        </w:rPr>
        <w:t xml:space="preserve">Gambaran </w:t>
      </w:r>
      <w:bookmarkEnd w:id="1"/>
      <w:bookmarkEnd w:id="2"/>
      <w:r w:rsidRPr="0042619C">
        <w:rPr>
          <w:rFonts w:ascii="Times New Roman" w:hAnsi="Times New Roman" w:cs="Times New Roman"/>
          <w:b/>
          <w:bCs/>
          <w:sz w:val="24"/>
          <w:lang w:val="id-ID"/>
        </w:rPr>
        <w:t xml:space="preserve">Umum Munculnya </w:t>
      </w:r>
      <w:r w:rsidRPr="0042619C">
        <w:rPr>
          <w:rFonts w:ascii="Times New Roman" w:hAnsi="Times New Roman" w:cs="Times New Roman"/>
          <w:b/>
          <w:bCs/>
          <w:i/>
          <w:iCs/>
          <w:sz w:val="24"/>
          <w:lang w:val="id-ID"/>
        </w:rPr>
        <w:t>Online</w:t>
      </w:r>
      <w:r w:rsidRPr="0042619C">
        <w:rPr>
          <w:rFonts w:ascii="Times New Roman" w:hAnsi="Times New Roman" w:cs="Times New Roman"/>
          <w:b/>
          <w:bCs/>
          <w:i/>
          <w:sz w:val="24"/>
          <w:lang w:val="id-ID"/>
        </w:rPr>
        <w:t xml:space="preserve"> </w:t>
      </w:r>
      <w:r w:rsidRPr="0042619C">
        <w:rPr>
          <w:rFonts w:ascii="Times New Roman" w:hAnsi="Times New Roman" w:cs="Times New Roman"/>
          <w:b/>
          <w:bCs/>
          <w:i/>
          <w:iCs/>
          <w:sz w:val="24"/>
          <w:lang w:val="id-ID"/>
        </w:rPr>
        <w:t>Shop</w:t>
      </w:r>
      <w:r w:rsidRPr="0042619C">
        <w:rPr>
          <w:rFonts w:ascii="Times New Roman" w:hAnsi="Times New Roman" w:cs="Times New Roman"/>
          <w:b/>
          <w:bCs/>
          <w:sz w:val="24"/>
          <w:lang w:val="id-ID"/>
        </w:rPr>
        <w:t xml:space="preserve"> bagi Para Pedagang Pasar Johar</w:t>
      </w:r>
    </w:p>
    <w:p w14:paraId="4FCE4EE1" w14:textId="77777777" w:rsidR="0042619C" w:rsidRPr="0042619C" w:rsidRDefault="0042619C" w:rsidP="0042619C">
      <w:pPr>
        <w:spacing w:after="0" w:line="240" w:lineRule="auto"/>
        <w:ind w:firstLine="425"/>
        <w:jc w:val="both"/>
        <w:rPr>
          <w:rFonts w:ascii="Times New Roman" w:hAnsi="Times New Roman" w:cs="Times New Roman"/>
          <w:bCs/>
          <w:sz w:val="24"/>
          <w:lang w:val="id-ID"/>
        </w:rPr>
      </w:pPr>
      <w:bookmarkStart w:id="3" w:name="_Toc489219461"/>
      <w:bookmarkStart w:id="4" w:name="_Toc489094488"/>
      <w:r w:rsidRPr="0042619C">
        <w:rPr>
          <w:rFonts w:ascii="Times New Roman" w:hAnsi="Times New Roman" w:cs="Times New Roman"/>
          <w:bCs/>
          <w:sz w:val="24"/>
          <w:lang w:val="id-ID"/>
        </w:rPr>
        <w:t xml:space="preserve">Perkembangan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pada masa kini memang sangat pesat. Tidak bisa dipungkiri, hal ini sangat berdampak bagi pedagang kecil yang hanya memiliki toko </w:t>
      </w:r>
      <w:r w:rsidRPr="0042619C">
        <w:rPr>
          <w:rFonts w:ascii="Times New Roman" w:hAnsi="Times New Roman" w:cs="Times New Roman"/>
          <w:bCs/>
          <w:i/>
          <w:iCs/>
          <w:sz w:val="24"/>
          <w:lang w:val="id-ID"/>
        </w:rPr>
        <w:t>offline</w:t>
      </w:r>
      <w:r w:rsidRPr="0042619C">
        <w:rPr>
          <w:rFonts w:ascii="Times New Roman" w:hAnsi="Times New Roman" w:cs="Times New Roman"/>
          <w:bCs/>
          <w:sz w:val="24"/>
          <w:lang w:val="id-ID"/>
        </w:rPr>
        <w:t xml:space="preserve"> atau retail saja. Contohnya yang terjadi pada Pasar Johar Semarang. Para penjual mengatakan bahwa keadaan ekonomi pasar saat ini sangat memprihatinkan. Bagaimana tidak, hampir semua toko di Pasar Johar sepi pembeli dan pengunjung. Bahkan ada juga yang mengatakan bahwa dalam sehari mereka tidak ada penjualan sama sekali, dikarenakan sepinya pasar. Terkadang, pembeli juga mengatakan bahwa mereka lebih sering berbelanja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karena lebih mudah, cepat dan praktis. Dunia </w:t>
      </w:r>
      <w:r w:rsidRPr="0042619C">
        <w:rPr>
          <w:rFonts w:ascii="Times New Roman" w:hAnsi="Times New Roman" w:cs="Times New Roman"/>
          <w:bCs/>
          <w:i/>
          <w:iCs/>
          <w:sz w:val="24"/>
          <w:lang w:val="id-ID"/>
        </w:rPr>
        <w:t>online</w:t>
      </w:r>
      <w:r w:rsidRPr="0042619C">
        <w:rPr>
          <w:rFonts w:ascii="Times New Roman" w:hAnsi="Times New Roman" w:cs="Times New Roman"/>
          <w:bCs/>
          <w:i/>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makin digandrungi oleh setiap kalangan masyarakat. E-commerce_sebagai suatu pasar baru yang menawarkan komoditas jenis baru yaitu produk-produk digital melalui proses digital dan bagian dari pendekatan pengembangan bisnis yang melibatkan aplikasi teknologi informasi dan komunikasi pada level produksi dan distribusi barang dan jasa dalam skala global (Lifia Fitriana, Rinel Fitlayeni &amp; Akbar Waza, 2021). Maraknya penjualan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saat ini di dominasi oleh Tiktok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w:t>
      </w:r>
    </w:p>
    <w:p w14:paraId="38B4E87A" w14:textId="77777777" w:rsidR="0042619C" w:rsidRPr="0042619C" w:rsidRDefault="0042619C" w:rsidP="0042619C">
      <w:pPr>
        <w:spacing w:after="0" w:line="240" w:lineRule="auto"/>
        <w:ind w:firstLine="425"/>
        <w:jc w:val="both"/>
        <w:rPr>
          <w:rFonts w:ascii="Times New Roman" w:hAnsi="Times New Roman" w:cs="Times New Roman"/>
          <w:bCs/>
          <w:sz w:val="24"/>
          <w:lang w:val="id-ID"/>
        </w:rPr>
      </w:pPr>
      <w:r w:rsidRPr="0042619C">
        <w:rPr>
          <w:rFonts w:ascii="Times New Roman" w:hAnsi="Times New Roman" w:cs="Times New Roman"/>
          <w:bCs/>
          <w:sz w:val="24"/>
          <w:lang w:val="id-ID"/>
        </w:rPr>
        <w:t xml:space="preserve">TikTok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dituding menjadi biang kerok kebangkrutan banyak usaha mikro, kecil, dan menengah (UMKM) di Indonesia. Bahkan, </w:t>
      </w:r>
      <w:r w:rsidRPr="0042619C">
        <w:rPr>
          <w:rFonts w:ascii="Times New Roman" w:hAnsi="Times New Roman" w:cs="Times New Roman"/>
          <w:bCs/>
          <w:i/>
          <w:sz w:val="24"/>
          <w:lang w:val="id-ID"/>
        </w:rPr>
        <w:t>e-commerce</w:t>
      </w:r>
      <w:r w:rsidRPr="0042619C">
        <w:rPr>
          <w:rFonts w:ascii="Times New Roman" w:hAnsi="Times New Roman" w:cs="Times New Roman"/>
          <w:bCs/>
          <w:sz w:val="24"/>
          <w:lang w:val="id-ID"/>
        </w:rPr>
        <w:t xml:space="preserve"> yang menyatu dengan media sosial itu bikin pemerintah merevisi Peraturan Menteri Perdagangan Nomor 50 Tahun 2020 tentang Perizinan Usaha, Periklanan, Pembinaan, dan Pengawasan Pelaku Usaha dalam Perdagangan Melalui Elektronik (PPMSE). Tentu saja hal ini membuat banyak pedagang pasar menjerit, bagaimana tidak, mereka tidak mungkin bisa memberikan harga barang dengan serendah itu, karena mereka tidak mendapat untung kembali. Belum lagi mereka harus membayar listrik, sewa tempat dan juga tagihan lainnya. Jika di dalam </w:t>
      </w:r>
      <w:r w:rsidRPr="0042619C">
        <w:rPr>
          <w:rFonts w:ascii="Times New Roman" w:hAnsi="Times New Roman" w:cs="Times New Roman"/>
          <w:bCs/>
          <w:i/>
          <w:iCs/>
          <w:sz w:val="24"/>
          <w:lang w:val="id-ID"/>
        </w:rPr>
        <w:t>online</w:t>
      </w:r>
      <w:r w:rsidRPr="0042619C">
        <w:rPr>
          <w:rFonts w:ascii="Times New Roman" w:hAnsi="Times New Roman" w:cs="Times New Roman"/>
          <w:bCs/>
          <w:i/>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mereka tidak perlu membayar </w:t>
      </w:r>
      <w:r w:rsidRPr="0042619C">
        <w:rPr>
          <w:rFonts w:ascii="Times New Roman" w:hAnsi="Times New Roman" w:cs="Times New Roman"/>
          <w:bCs/>
          <w:sz w:val="24"/>
          <w:lang w:val="id-ID"/>
        </w:rPr>
        <w:lastRenderedPageBreak/>
        <w:t>sewa tempat. Hanya biaya admin saja. Itu pun jumlahnya hanya beberapa persen dari hasil pendapatan keseluruhannya.</w:t>
      </w:r>
    </w:p>
    <w:p w14:paraId="0F4768E4"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bookmarkEnd w:id="3"/>
    <w:bookmarkEnd w:id="4"/>
    <w:p w14:paraId="418F9AC4"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
          <w:bCs/>
          <w:sz w:val="24"/>
          <w:lang w:val="id-ID"/>
        </w:rPr>
      </w:pPr>
      <w:r w:rsidRPr="0042619C">
        <w:rPr>
          <w:rFonts w:ascii="Times New Roman" w:hAnsi="Times New Roman" w:cs="Times New Roman"/>
          <w:b/>
          <w:bCs/>
          <w:sz w:val="24"/>
          <w:lang w:val="id-ID"/>
        </w:rPr>
        <w:t xml:space="preserve">Awal Mula Penurunan Pendapatan Pedagang Pasar Johar akibat </w:t>
      </w:r>
      <w:r w:rsidRPr="0042619C">
        <w:rPr>
          <w:rFonts w:ascii="Times New Roman" w:hAnsi="Times New Roman" w:cs="Times New Roman"/>
          <w:b/>
          <w:bCs/>
          <w:i/>
          <w:iCs/>
          <w:sz w:val="24"/>
          <w:lang w:val="id-ID"/>
        </w:rPr>
        <w:t>Online</w:t>
      </w:r>
      <w:r w:rsidRPr="0042619C">
        <w:rPr>
          <w:rFonts w:ascii="Times New Roman" w:hAnsi="Times New Roman" w:cs="Times New Roman"/>
          <w:b/>
          <w:bCs/>
          <w:i/>
          <w:sz w:val="24"/>
          <w:lang w:val="id-ID"/>
        </w:rPr>
        <w:t xml:space="preserve"> </w:t>
      </w:r>
      <w:r w:rsidRPr="0042619C">
        <w:rPr>
          <w:rFonts w:ascii="Times New Roman" w:hAnsi="Times New Roman" w:cs="Times New Roman"/>
          <w:b/>
          <w:bCs/>
          <w:i/>
          <w:iCs/>
          <w:sz w:val="24"/>
          <w:lang w:val="id-ID"/>
        </w:rPr>
        <w:t>Shop</w:t>
      </w:r>
    </w:p>
    <w:p w14:paraId="3D3123ED" w14:textId="77777777" w:rsidR="0042619C" w:rsidRPr="0042619C" w:rsidRDefault="0042619C" w:rsidP="0042619C">
      <w:pPr>
        <w:spacing w:after="0" w:line="240" w:lineRule="auto"/>
        <w:ind w:firstLine="425"/>
        <w:jc w:val="both"/>
        <w:rPr>
          <w:rFonts w:ascii="Times New Roman" w:hAnsi="Times New Roman" w:cs="Times New Roman"/>
          <w:bCs/>
          <w:sz w:val="24"/>
          <w:lang w:val="id-ID"/>
        </w:rPr>
      </w:pPr>
      <w:r w:rsidRPr="0042619C">
        <w:rPr>
          <w:rFonts w:ascii="Times New Roman" w:hAnsi="Times New Roman" w:cs="Times New Roman"/>
          <w:bCs/>
          <w:sz w:val="24"/>
          <w:lang w:val="id-ID"/>
        </w:rPr>
        <w:t xml:space="preserve">Pasar tradisional masih menjadi perhatian utama ditengah perkembangan pasar modern dan marketplace yang juga semakin maju. Eksistensi pedagang dalam bertahan ditengah perubahan akibat teknologi perdagangan modern menjadi sangat penting untuk diteliti. </w:t>
      </w:r>
      <w:r w:rsidRPr="0042619C">
        <w:rPr>
          <w:rFonts w:ascii="Times New Roman" w:hAnsi="Times New Roman" w:cs="Times New Roman"/>
          <w:bCs/>
          <w:sz w:val="24"/>
          <w:lang w:val="da-DK"/>
        </w:rPr>
        <w:t>Hal ini berkaitan dengan keberlangsungan usaha sektor informal yang sampai saat ini masih menjadi sektor yang paling banyak menyerap tenaga kerja.</w:t>
      </w:r>
      <w:r w:rsidRPr="0042619C">
        <w:rPr>
          <w:rFonts w:ascii="Times New Roman" w:hAnsi="Times New Roman" w:cs="Times New Roman"/>
          <w:bCs/>
          <w:sz w:val="24"/>
          <w:lang w:val="id-ID"/>
        </w:rPr>
        <w:t xml:space="preserve"> (Dewi Ayu Hidayati, S, 2022). Pedagang pasar mengeluhkan bahwa adanya Tiktok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dan sejenisnya membuat para pelanggan setianya kabur dan memilih berbelanja secara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yang akhirnya membuat Pasar Johar sepi dari pengunjung. Hal ini tentu saja menimbulkan penurunan pendapatan yang cukup tinggi, jika dibandingkan dengan sebelum munculnya perbelanjaan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ini. </w:t>
      </w:r>
    </w:p>
    <w:p w14:paraId="3F0C82FA" w14:textId="77777777" w:rsid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p w14:paraId="213C02F5" w14:textId="2294BC67" w:rsidR="0042619C" w:rsidRPr="0042619C" w:rsidRDefault="0042619C" w:rsidP="0042619C">
      <w:pPr>
        <w:widowControl w:val="0"/>
        <w:autoSpaceDE w:val="0"/>
        <w:autoSpaceDN w:val="0"/>
        <w:spacing w:after="0" w:line="240" w:lineRule="auto"/>
        <w:ind w:left="425"/>
        <w:jc w:val="both"/>
        <w:rPr>
          <w:rFonts w:ascii="Times New Roman" w:hAnsi="Times New Roman" w:cs="Times New Roman"/>
          <w:bCs/>
          <w:sz w:val="24"/>
          <w:lang w:val="id-ID"/>
        </w:rPr>
      </w:pPr>
      <w:r w:rsidRPr="0042619C">
        <w:rPr>
          <w:rFonts w:ascii="Times New Roman" w:hAnsi="Times New Roman" w:cs="Times New Roman"/>
          <w:bCs/>
          <w:sz w:val="24"/>
          <w:lang w:val="id-ID"/>
        </w:rPr>
        <w:t>“</w:t>
      </w:r>
      <w:r w:rsidRPr="006316B1">
        <w:rPr>
          <w:rFonts w:ascii="Times New Roman" w:hAnsi="Times New Roman" w:cs="Times New Roman"/>
          <w:bCs/>
          <w:sz w:val="24"/>
          <w:lang w:val="id-ID"/>
        </w:rPr>
        <w:t xml:space="preserve">Kalau ditanya pendapatan sejak merajalelanya online shop sudah pasti ya sangat mengerikan. Bisa dibilang hampir 50 persen. Kebanyakan pembeli itu seringnya menawar di bawah harga, kalau saya tidak kasih, mereka pasti akan pergi. Ujungnya ya tidak jadi membeli dari toko saya. Padahal toko saya tergolong murah sama dengan </w:t>
      </w:r>
      <w:r w:rsidRPr="006316B1">
        <w:rPr>
          <w:rFonts w:ascii="Times New Roman" w:hAnsi="Times New Roman" w:cs="Times New Roman"/>
          <w:bCs/>
          <w:i/>
          <w:iCs/>
          <w:sz w:val="24"/>
          <w:lang w:val="id-ID"/>
        </w:rPr>
        <w:t>online shop</w:t>
      </w:r>
      <w:r w:rsidRPr="006316B1">
        <w:rPr>
          <w:rFonts w:ascii="Times New Roman" w:hAnsi="Times New Roman" w:cs="Times New Roman"/>
          <w:bCs/>
          <w:sz w:val="24"/>
          <w:lang w:val="id-ID"/>
        </w:rPr>
        <w:t xml:space="preserve">. Hanya kualitas barangnya jauh lebih bagus. Jadi kalau ditanya penurunan ya hampir 50 – 70 persen. Drastis sekali intinya. Kalau saya untung sudah ada </w:t>
      </w:r>
      <w:r w:rsidRPr="006316B1">
        <w:rPr>
          <w:rFonts w:ascii="Times New Roman" w:hAnsi="Times New Roman" w:cs="Times New Roman"/>
          <w:bCs/>
          <w:i/>
          <w:iCs/>
          <w:sz w:val="24"/>
          <w:lang w:val="id-ID"/>
        </w:rPr>
        <w:t>bakul</w:t>
      </w:r>
      <w:r w:rsidRPr="006316B1">
        <w:rPr>
          <w:rFonts w:ascii="Times New Roman" w:hAnsi="Times New Roman" w:cs="Times New Roman"/>
          <w:bCs/>
          <w:sz w:val="24"/>
          <w:lang w:val="id-ID"/>
        </w:rPr>
        <w:t>, walaupun saya untung sedikit, yang penting saya punya pelanggan. Sekarang saya satu bulannya hanya sekitar 6 juta saja, sebelumnya lebih ramai</w:t>
      </w:r>
      <w:r w:rsidRPr="0042619C">
        <w:rPr>
          <w:rFonts w:ascii="Times New Roman" w:hAnsi="Times New Roman" w:cs="Times New Roman"/>
          <w:bCs/>
          <w:sz w:val="24"/>
          <w:lang w:val="id-ID"/>
        </w:rPr>
        <w:t>.” (Wawancara dengan Ibu Sinta 17 Agustus 2023)</w:t>
      </w:r>
    </w:p>
    <w:p w14:paraId="164A2BE7"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p w14:paraId="3682E78E" w14:textId="77777777" w:rsidR="0042619C" w:rsidRPr="0042619C" w:rsidRDefault="0042619C" w:rsidP="0042619C">
      <w:pPr>
        <w:spacing w:after="0" w:line="240" w:lineRule="auto"/>
        <w:ind w:firstLine="425"/>
        <w:jc w:val="both"/>
        <w:rPr>
          <w:rFonts w:ascii="Times New Roman" w:hAnsi="Times New Roman" w:cs="Times New Roman"/>
          <w:bCs/>
          <w:sz w:val="24"/>
          <w:lang w:val="id-ID"/>
        </w:rPr>
      </w:pPr>
      <w:r w:rsidRPr="0042619C">
        <w:rPr>
          <w:rFonts w:ascii="Times New Roman" w:hAnsi="Times New Roman" w:cs="Times New Roman"/>
          <w:bCs/>
          <w:sz w:val="24"/>
          <w:lang w:val="id-ID"/>
        </w:rPr>
        <w:t xml:space="preserve"> Hal – hal semacam ini tentunya sangat membuat daya beli masyarakat semakin menurun. Selain itu, Pemerintah Kota Semarang sendiri tidak terlalu memedulikan keberadaan Pasar Johar ini. Sehingga Pasar Johar semakin sepi. Selain karena adanya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banyak sekali orang yang mengira bahwa semenjak Pasar johar terbakar, sudah tidak banyak kios lagi di dalamnya. Padahal kios – kios tersebut telah direlokasi di tempat yang lain. Dalam situasi seperti ini, peran pemerintah juga sangat diperlukan dalam mempromosikan Pasar Johar supaya bisa ramai dan hidup kembali seperti dahulu. Salah satu tempat relokasi Pasar ini terletak di bawah Alun - Alun Masjid Kauman Semarang, yaitu di dekat Basement atau tempat parkir. Disebelahnya, terdapat sebuah pintu masuk menuju Pasar yang cukup lengkap ini. Sayangnya masih banyak pengunjung yang tidak tahu jika dibawah situ terdapat salah satu bagian relokasi Pasar Johar. Mereka mengira di bawah sana hanya terdapat parkir untuk motor dan mobil saja. Salah satu tugas pemerintah disini adalah memberikan pengumuman kepada masyarakat bahwa di bawah situ juga terdapat salah satu bagian relokasi pasar dan mempromosikannya.</w:t>
      </w:r>
    </w:p>
    <w:p w14:paraId="56F9F39F"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p w14:paraId="537669FB" w14:textId="6C8DEAF2" w:rsidR="0042619C" w:rsidRPr="00950CB3" w:rsidRDefault="0042619C" w:rsidP="00950CB3">
      <w:pPr>
        <w:widowControl w:val="0"/>
        <w:autoSpaceDE w:val="0"/>
        <w:autoSpaceDN w:val="0"/>
        <w:spacing w:after="0" w:line="240" w:lineRule="auto"/>
        <w:jc w:val="center"/>
        <w:rPr>
          <w:rFonts w:ascii="Times New Roman" w:hAnsi="Times New Roman" w:cs="Times New Roman"/>
          <w:bCs/>
          <w:sz w:val="24"/>
          <w:lang w:val="id-ID"/>
        </w:rPr>
      </w:pPr>
      <w:r w:rsidRPr="0042619C">
        <w:rPr>
          <w:rFonts w:ascii="Times New Roman" w:hAnsi="Times New Roman" w:cs="Times New Roman"/>
          <w:bCs/>
          <w:noProof/>
          <w:sz w:val="24"/>
          <w:lang w:val="id-ID"/>
        </w:rPr>
        <w:drawing>
          <wp:inline distT="0" distB="0" distL="0" distR="0" wp14:anchorId="0FDFEA82" wp14:editId="53C4C327">
            <wp:extent cx="1350000" cy="1800000"/>
            <wp:effectExtent l="0" t="0" r="3175" b="0"/>
            <wp:docPr id="458099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99485"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p>
    <w:p w14:paraId="0C9CDDA6" w14:textId="49D38A88" w:rsidR="0042619C" w:rsidRPr="0042619C" w:rsidRDefault="0042619C" w:rsidP="0042619C">
      <w:pPr>
        <w:widowControl w:val="0"/>
        <w:autoSpaceDE w:val="0"/>
        <w:autoSpaceDN w:val="0"/>
        <w:spacing w:after="0" w:line="240" w:lineRule="auto"/>
        <w:jc w:val="center"/>
        <w:rPr>
          <w:rFonts w:ascii="Times New Roman" w:hAnsi="Times New Roman" w:cs="Times New Roman"/>
          <w:b/>
          <w:bCs/>
          <w:i/>
          <w:iCs/>
          <w:sz w:val="24"/>
          <w:lang w:val="id-ID"/>
        </w:rPr>
      </w:pPr>
      <w:r w:rsidRPr="0042619C">
        <w:rPr>
          <w:rFonts w:ascii="Times New Roman" w:hAnsi="Times New Roman" w:cs="Times New Roman"/>
          <w:b/>
          <w:bCs/>
          <w:sz w:val="24"/>
          <w:lang w:val="id-ID"/>
        </w:rPr>
        <w:t xml:space="preserve">Gambar 1. </w:t>
      </w:r>
      <w:r w:rsidRPr="0042619C">
        <w:rPr>
          <w:rFonts w:ascii="Times New Roman" w:hAnsi="Times New Roman" w:cs="Times New Roman"/>
          <w:bCs/>
          <w:sz w:val="24"/>
          <w:lang w:val="id-ID"/>
        </w:rPr>
        <w:t>Keadaan Pasar Johar Saat hari libur</w:t>
      </w:r>
    </w:p>
    <w:p w14:paraId="78EFEE9C" w14:textId="77777777" w:rsidR="0042619C" w:rsidRPr="00950CB3" w:rsidRDefault="0042619C" w:rsidP="0042619C">
      <w:pPr>
        <w:widowControl w:val="0"/>
        <w:autoSpaceDE w:val="0"/>
        <w:autoSpaceDN w:val="0"/>
        <w:spacing w:after="0" w:line="240" w:lineRule="auto"/>
        <w:jc w:val="center"/>
        <w:rPr>
          <w:rFonts w:ascii="Times New Roman" w:hAnsi="Times New Roman" w:cs="Times New Roman"/>
          <w:bCs/>
          <w:i/>
          <w:iCs/>
          <w:sz w:val="20"/>
          <w:szCs w:val="20"/>
          <w:lang w:val="id-ID"/>
        </w:rPr>
      </w:pPr>
      <w:r w:rsidRPr="00950CB3">
        <w:rPr>
          <w:rFonts w:ascii="Times New Roman" w:hAnsi="Times New Roman" w:cs="Times New Roman"/>
          <w:bCs/>
          <w:i/>
          <w:iCs/>
          <w:sz w:val="20"/>
          <w:szCs w:val="20"/>
          <w:lang w:val="id-ID"/>
        </w:rPr>
        <w:t>(Sumber: Dokumentasi Penulis, 2023)</w:t>
      </w:r>
    </w:p>
    <w:p w14:paraId="27A1D78D"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p w14:paraId="06D6FFE3" w14:textId="77777777" w:rsidR="0042619C" w:rsidRPr="0042619C" w:rsidRDefault="0042619C" w:rsidP="0042619C">
      <w:pPr>
        <w:spacing w:after="0" w:line="240" w:lineRule="auto"/>
        <w:ind w:firstLine="425"/>
        <w:jc w:val="both"/>
        <w:rPr>
          <w:rFonts w:ascii="Times New Roman" w:hAnsi="Times New Roman" w:cs="Times New Roman"/>
          <w:bCs/>
          <w:sz w:val="24"/>
          <w:lang w:val="id-ID"/>
        </w:rPr>
      </w:pPr>
      <w:r w:rsidRPr="0042619C">
        <w:rPr>
          <w:rFonts w:ascii="Times New Roman" w:hAnsi="Times New Roman" w:cs="Times New Roman"/>
          <w:bCs/>
          <w:sz w:val="24"/>
          <w:lang w:val="id-ID"/>
        </w:rPr>
        <w:t xml:space="preserve">Beberapa penjelasan diatas sangat terhubung dan berkaitan dengan apa yang terjadi pada saat ini di bidang perekonomian Indonesia. Semua pedagang di pasar mengeluhkan bahwa keadaan pasar mereka semakin sepi pembeli. Bahkan kebanyakan pembeli memutuskan hanya berbelanja melalui </w:t>
      </w:r>
      <w:r w:rsidRPr="0042619C">
        <w:rPr>
          <w:rFonts w:ascii="Times New Roman" w:hAnsi="Times New Roman" w:cs="Times New Roman"/>
          <w:bCs/>
          <w:i/>
          <w:iCs/>
          <w:sz w:val="24"/>
          <w:lang w:val="id-ID"/>
        </w:rPr>
        <w:t>online</w:t>
      </w:r>
      <w:r w:rsidRPr="0042619C">
        <w:rPr>
          <w:rFonts w:ascii="Times New Roman" w:hAnsi="Times New Roman" w:cs="Times New Roman"/>
          <w:bCs/>
          <w:i/>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saja. Tak sedikit pula pembeli yang datang ke pasar dan tidak jadi membeli lantaran merasa harga di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jauh lebih murah daripada di pasar. Tidak sedikit pula pembeli yang datang dan membandingkan harga langsung dengan harga di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saat di depan sang penjual.</w:t>
      </w:r>
    </w:p>
    <w:p w14:paraId="01235BC5"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p w14:paraId="32B5ABED" w14:textId="1B7B3868" w:rsidR="0042619C" w:rsidRPr="00950CB3" w:rsidRDefault="0042619C" w:rsidP="00950CB3">
      <w:pPr>
        <w:widowControl w:val="0"/>
        <w:autoSpaceDE w:val="0"/>
        <w:autoSpaceDN w:val="0"/>
        <w:spacing w:after="0" w:line="240" w:lineRule="auto"/>
        <w:jc w:val="center"/>
        <w:rPr>
          <w:rFonts w:ascii="Times New Roman" w:hAnsi="Times New Roman" w:cs="Times New Roman"/>
          <w:bCs/>
          <w:sz w:val="24"/>
          <w:lang w:val="id-ID"/>
        </w:rPr>
      </w:pPr>
      <w:r w:rsidRPr="0042619C">
        <w:rPr>
          <w:rFonts w:ascii="Times New Roman" w:hAnsi="Times New Roman" w:cs="Times New Roman"/>
          <w:bCs/>
          <w:noProof/>
          <w:sz w:val="24"/>
          <w:lang w:val="id-ID"/>
        </w:rPr>
        <w:drawing>
          <wp:inline distT="0" distB="0" distL="0" distR="0" wp14:anchorId="199EF6AB" wp14:editId="0E591298">
            <wp:extent cx="1350137" cy="1800000"/>
            <wp:effectExtent l="0" t="0" r="2540" b="0"/>
            <wp:docPr id="1120636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36530"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0137" cy="1800000"/>
                    </a:xfrm>
                    <a:prstGeom prst="rect">
                      <a:avLst/>
                    </a:prstGeom>
                  </pic:spPr>
                </pic:pic>
              </a:graphicData>
            </a:graphic>
          </wp:inline>
        </w:drawing>
      </w:r>
    </w:p>
    <w:p w14:paraId="20906DE6" w14:textId="0A2B1AF4" w:rsidR="0042619C" w:rsidRPr="0042619C" w:rsidRDefault="0042619C" w:rsidP="0042619C">
      <w:pPr>
        <w:widowControl w:val="0"/>
        <w:autoSpaceDE w:val="0"/>
        <w:autoSpaceDN w:val="0"/>
        <w:spacing w:after="0" w:line="240" w:lineRule="auto"/>
        <w:jc w:val="center"/>
        <w:rPr>
          <w:rFonts w:ascii="Times New Roman" w:hAnsi="Times New Roman" w:cs="Times New Roman"/>
          <w:bCs/>
          <w:i/>
          <w:iCs/>
          <w:sz w:val="24"/>
          <w:lang w:val="id-ID"/>
        </w:rPr>
      </w:pPr>
      <w:r w:rsidRPr="0042619C">
        <w:rPr>
          <w:rFonts w:ascii="Times New Roman" w:hAnsi="Times New Roman" w:cs="Times New Roman"/>
          <w:b/>
          <w:bCs/>
          <w:sz w:val="24"/>
          <w:lang w:val="id-ID"/>
        </w:rPr>
        <w:t xml:space="preserve">Gambar 2. </w:t>
      </w:r>
      <w:r w:rsidRPr="0042619C">
        <w:rPr>
          <w:rFonts w:ascii="Times New Roman" w:hAnsi="Times New Roman" w:cs="Times New Roman"/>
          <w:bCs/>
          <w:sz w:val="24"/>
          <w:lang w:val="id-ID"/>
        </w:rPr>
        <w:t>Pintu Masuk Pasar Johar Basemen Semarang</w:t>
      </w:r>
    </w:p>
    <w:p w14:paraId="5FD4C800" w14:textId="77777777" w:rsidR="0042619C" w:rsidRPr="00950CB3" w:rsidRDefault="0042619C" w:rsidP="0042619C">
      <w:pPr>
        <w:widowControl w:val="0"/>
        <w:autoSpaceDE w:val="0"/>
        <w:autoSpaceDN w:val="0"/>
        <w:spacing w:after="0" w:line="240" w:lineRule="auto"/>
        <w:jc w:val="center"/>
        <w:rPr>
          <w:rFonts w:ascii="Times New Roman" w:hAnsi="Times New Roman" w:cs="Times New Roman"/>
          <w:bCs/>
          <w:sz w:val="20"/>
          <w:szCs w:val="20"/>
          <w:lang w:val="id-ID"/>
        </w:rPr>
      </w:pPr>
      <w:r w:rsidRPr="00950CB3">
        <w:rPr>
          <w:rFonts w:ascii="Times New Roman" w:hAnsi="Times New Roman" w:cs="Times New Roman"/>
          <w:bCs/>
          <w:sz w:val="20"/>
          <w:szCs w:val="20"/>
          <w:lang w:val="id-ID"/>
        </w:rPr>
        <w:t>(Sumber: Dokumentasi Penulis, 2023)</w:t>
      </w:r>
    </w:p>
    <w:p w14:paraId="010991BA" w14:textId="77777777" w:rsidR="0042619C" w:rsidRPr="0042619C" w:rsidRDefault="0042619C" w:rsidP="0042619C">
      <w:pPr>
        <w:widowControl w:val="0"/>
        <w:autoSpaceDE w:val="0"/>
        <w:autoSpaceDN w:val="0"/>
        <w:spacing w:after="0" w:line="240" w:lineRule="auto"/>
        <w:jc w:val="both"/>
        <w:rPr>
          <w:rFonts w:ascii="Times New Roman" w:hAnsi="Times New Roman" w:cs="Times New Roman"/>
          <w:bCs/>
          <w:sz w:val="24"/>
          <w:lang w:val="id-ID"/>
        </w:rPr>
      </w:pPr>
    </w:p>
    <w:p w14:paraId="67284B5C" w14:textId="79F76956" w:rsidR="0042619C" w:rsidRDefault="0042619C" w:rsidP="0042619C">
      <w:pPr>
        <w:spacing w:after="0" w:line="240" w:lineRule="auto"/>
        <w:ind w:firstLine="425"/>
        <w:jc w:val="both"/>
        <w:rPr>
          <w:rFonts w:ascii="Times New Roman" w:hAnsi="Times New Roman" w:cs="Times New Roman"/>
          <w:bCs/>
          <w:sz w:val="24"/>
          <w:lang w:val="id-ID"/>
        </w:rPr>
      </w:pPr>
      <w:r w:rsidRPr="0042619C">
        <w:rPr>
          <w:rFonts w:ascii="Times New Roman" w:hAnsi="Times New Roman" w:cs="Times New Roman"/>
          <w:bCs/>
          <w:sz w:val="24"/>
          <w:lang w:val="id-ID"/>
        </w:rPr>
        <w:t xml:space="preserve">Pedagang Pasar Johar mengatakan bahwa pembeli lebih suka berbelanja secara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Menurut mereka berjualan secara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itu dapat berjalan baik jika pedagang itu memiliki banyak relasi dan juga memiliki modal yang besar untuk memajukan usahanya. Sehingga, mereka yang notabene-nya berasal dari usaha kecil sudah pasti tergeser posisinya. Karena mereka tidak mampu melakukan promosi besar – besaran seperti yang dilakukan oleh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xml:space="preserve"> </w:t>
      </w:r>
      <w:r w:rsidRPr="0042619C">
        <w:rPr>
          <w:rFonts w:ascii="Times New Roman" w:hAnsi="Times New Roman" w:cs="Times New Roman"/>
          <w:bCs/>
          <w:i/>
          <w:iCs/>
          <w:sz w:val="24"/>
          <w:lang w:val="id-ID"/>
        </w:rPr>
        <w:t>shop</w:t>
      </w:r>
      <w:r w:rsidRPr="0042619C">
        <w:rPr>
          <w:rFonts w:ascii="Times New Roman" w:hAnsi="Times New Roman" w:cs="Times New Roman"/>
          <w:bCs/>
          <w:sz w:val="24"/>
          <w:lang w:val="id-ID"/>
        </w:rPr>
        <w:t xml:space="preserve"> kelas atas yang memiliki modal yang besar. Sehingga pendapatan yang mereka dapatkan pun akhirnya menurun hingga 80% banyaknya. Disebabkan oleh permasalahan yang diakibatkan oleh tidak adanya modal untuk bersaing dengan para pemilik toko yang besar tersebut.  Didorong untuk mempertahankan eksistensi pasar konvensional di tengah maraknya keberadaan pasar </w:t>
      </w:r>
      <w:r w:rsidRPr="0042619C">
        <w:rPr>
          <w:rFonts w:ascii="Times New Roman" w:hAnsi="Times New Roman" w:cs="Times New Roman"/>
          <w:bCs/>
          <w:i/>
          <w:iCs/>
          <w:sz w:val="24"/>
          <w:lang w:val="id-ID"/>
        </w:rPr>
        <w:t>online</w:t>
      </w:r>
      <w:r w:rsidRPr="0042619C">
        <w:rPr>
          <w:rFonts w:ascii="Times New Roman" w:hAnsi="Times New Roman" w:cs="Times New Roman"/>
          <w:bCs/>
          <w:sz w:val="24"/>
          <w:lang w:val="id-ID"/>
        </w:rPr>
        <w:t>, maka manajemen pasar konvensional dirasa dan perlu untuk merumuskan strategi bersaing pasar konvensional yang dikelolanya (Harisudin, 2019).</w:t>
      </w:r>
    </w:p>
    <w:p w14:paraId="2E462A15" w14:textId="77777777" w:rsidR="00855902" w:rsidRDefault="00855902" w:rsidP="00855902">
      <w:pPr>
        <w:spacing w:after="0" w:line="240" w:lineRule="auto"/>
        <w:jc w:val="both"/>
        <w:rPr>
          <w:rFonts w:ascii="Times New Roman" w:hAnsi="Times New Roman" w:cs="Times New Roman"/>
          <w:b/>
          <w:bCs/>
          <w:sz w:val="24"/>
          <w:lang w:val="id-ID"/>
        </w:rPr>
      </w:pPr>
    </w:p>
    <w:p w14:paraId="0E7C9CA9" w14:textId="2D8A50B0" w:rsidR="00855902" w:rsidRPr="00855902" w:rsidRDefault="00855902" w:rsidP="00855902">
      <w:pPr>
        <w:spacing w:after="0" w:line="240" w:lineRule="auto"/>
        <w:jc w:val="both"/>
        <w:rPr>
          <w:rFonts w:ascii="Times New Roman" w:hAnsi="Times New Roman" w:cs="Times New Roman"/>
          <w:b/>
          <w:bCs/>
          <w:i/>
          <w:sz w:val="24"/>
          <w:lang w:val="id-ID"/>
        </w:rPr>
      </w:pPr>
      <w:r w:rsidRPr="00855902">
        <w:rPr>
          <w:rFonts w:ascii="Times New Roman" w:hAnsi="Times New Roman" w:cs="Times New Roman"/>
          <w:b/>
          <w:bCs/>
          <w:sz w:val="24"/>
          <w:lang w:val="id-ID"/>
        </w:rPr>
        <w:t xml:space="preserve">Strategi Mempertahankan Pendapatan Pedagang Pasar Johar ditengah Perkembangan </w:t>
      </w:r>
      <w:r w:rsidRPr="00855902">
        <w:rPr>
          <w:rFonts w:ascii="Times New Roman" w:hAnsi="Times New Roman" w:cs="Times New Roman"/>
          <w:b/>
          <w:bCs/>
          <w:i/>
          <w:iCs/>
          <w:sz w:val="24"/>
          <w:lang w:val="id-ID"/>
        </w:rPr>
        <w:t>Online</w:t>
      </w:r>
      <w:r w:rsidRPr="00855902">
        <w:rPr>
          <w:rFonts w:ascii="Times New Roman" w:hAnsi="Times New Roman" w:cs="Times New Roman"/>
          <w:b/>
          <w:bCs/>
          <w:i/>
          <w:sz w:val="24"/>
          <w:lang w:val="id-ID"/>
        </w:rPr>
        <w:t xml:space="preserve"> </w:t>
      </w:r>
      <w:r w:rsidRPr="00855902">
        <w:rPr>
          <w:rFonts w:ascii="Times New Roman" w:hAnsi="Times New Roman" w:cs="Times New Roman"/>
          <w:b/>
          <w:bCs/>
          <w:i/>
          <w:iCs/>
          <w:sz w:val="24"/>
          <w:lang w:val="id-ID"/>
        </w:rPr>
        <w:t>Shop</w:t>
      </w:r>
    </w:p>
    <w:p w14:paraId="5D92B1AC" w14:textId="77777777" w:rsidR="00855902" w:rsidRPr="00855902" w:rsidRDefault="00855902" w:rsidP="00855902">
      <w:pPr>
        <w:spacing w:after="0" w:line="240" w:lineRule="auto"/>
        <w:jc w:val="both"/>
        <w:rPr>
          <w:rFonts w:ascii="Times New Roman" w:hAnsi="Times New Roman" w:cs="Times New Roman"/>
          <w:b/>
          <w:bCs/>
          <w:i/>
          <w:iCs/>
          <w:sz w:val="24"/>
          <w:lang w:val="id-ID"/>
        </w:rPr>
      </w:pPr>
      <w:r w:rsidRPr="00855902">
        <w:rPr>
          <w:rFonts w:ascii="Times New Roman" w:hAnsi="Times New Roman" w:cs="Times New Roman"/>
          <w:b/>
          <w:bCs/>
          <w:i/>
          <w:iCs/>
          <w:sz w:val="24"/>
          <w:lang w:val="id-ID"/>
        </w:rPr>
        <w:t>Ikut Terjun Berjualan di Aplikasi Online Shop</w:t>
      </w:r>
    </w:p>
    <w:p w14:paraId="5FB6E8C0"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Strategi dan upaya terus dilakukan pedagang untuk tetap bertahan hidup, maka setiap orang membutuhkan makanan dan minuman, tempat tinggal, dan sebagai makhluk sosial yang senantiasa menjalin interaksi dengan sesamanya. Untuk pemenuhan kebutuhan sandang, pangan, dan papan manusia mutlak melakukan usaha-usaha dan strategi guna memenuhi kebutuhannya. Pemenuhan kebutuhan hidup tidak akan lepas bagaimana strategi yang diterapkan dalam memenuhi kebutuhan hidup. Sehubungan dengan ini, strategi-strategi kelangsungan berputar sekitar akses sumber daya dan pekerjaan. Dalam perebutan ini kelompok-kelompok menengah bersaing, bukan hanya dengan yang kaya, akan tetapi diantara mereka sendiri. Disamping masih adanya bisnis konvensional, bisnis online mempunyai potensi yang sangat potensial. Berbeda halnya dengan bisnis konvensional yang harus mempunyai toko atau lapak, bisnis online menggunakan internet sebagai media untuk berjualan (Farkhan Fuady &amp; Alfiana Zahwa Nur Rokhman, 2021). </w:t>
      </w:r>
    </w:p>
    <w:p w14:paraId="070C02B8"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72D0EEB5" w14:textId="77777777"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lastRenderedPageBreak/>
        <w:t>“</w:t>
      </w:r>
      <w:r w:rsidRPr="006316B1">
        <w:rPr>
          <w:rFonts w:ascii="Times New Roman" w:hAnsi="Times New Roman" w:cs="Times New Roman"/>
          <w:bCs/>
          <w:sz w:val="24"/>
          <w:lang w:val="id-ID"/>
        </w:rPr>
        <w:t>Strategi yang saya lakukan sudah pasti ikut terjun berjualan di dunia online, ibaratkan kita mengikuti perkembangan zaman saja. Apa yang orang gunakan, kita mau tidak mau mengikuti saja. Akhirnya saya juga berjualan secara online disini. Saya juga berjualan melalui live di Tiktok, jadi jika ada orang yang membeli bisa langsung dicheckout saat saya live. Biasanya ada voucher menarik jika checkout saat live. Selain Tiktok, saya juga berjualan via Shopee</w:t>
      </w:r>
      <w:r w:rsidRPr="00855902">
        <w:rPr>
          <w:rFonts w:ascii="Times New Roman" w:hAnsi="Times New Roman" w:cs="Times New Roman"/>
          <w:bCs/>
          <w:sz w:val="24"/>
          <w:lang w:val="id-ID"/>
        </w:rPr>
        <w:t>.” (Wawancara dengan Ibu Sinta 17 Agustus 2023).</w:t>
      </w:r>
    </w:p>
    <w:p w14:paraId="546299DA"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65B52306"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Menurut apa yang dikatakan Ibu Sintia, mereka sebagai pedagang juga harus memiliki strategi supaya tetap dapat bersaing dengan dunia </w:t>
      </w:r>
      <w:r w:rsidRPr="00855902">
        <w:rPr>
          <w:rFonts w:ascii="Times New Roman" w:hAnsi="Times New Roman" w:cs="Times New Roman"/>
          <w:bCs/>
          <w:i/>
          <w:iCs/>
          <w:sz w:val="24"/>
          <w:lang w:val="id-ID"/>
        </w:rPr>
        <w:t>online</w:t>
      </w:r>
      <w:r w:rsidRPr="00855902">
        <w:rPr>
          <w:rFonts w:ascii="Times New Roman" w:hAnsi="Times New Roman" w:cs="Times New Roman"/>
          <w:bCs/>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sz w:val="24"/>
          <w:lang w:val="id-ID"/>
        </w:rPr>
        <w:t xml:space="preserve"> saat ini. Menurutnya, sebagai pedagang harus memiliki ide dan inovasi kreatif untuk tetap memikat pelanggan. Akhirnya mau tidak mau dirinya juga ikut menjualkan barang dagangannya melalui media </w:t>
      </w:r>
      <w:r w:rsidRPr="00855902">
        <w:rPr>
          <w:rFonts w:ascii="Times New Roman" w:hAnsi="Times New Roman" w:cs="Times New Roman"/>
          <w:bCs/>
          <w:i/>
          <w:iCs/>
          <w:sz w:val="24"/>
          <w:lang w:val="id-ID"/>
        </w:rPr>
        <w:t>online</w:t>
      </w:r>
      <w:r w:rsidRPr="00855902">
        <w:rPr>
          <w:rFonts w:ascii="Times New Roman" w:hAnsi="Times New Roman" w:cs="Times New Roman"/>
          <w:bCs/>
          <w:i/>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i/>
          <w:sz w:val="24"/>
          <w:lang w:val="id-ID"/>
        </w:rPr>
        <w:t>.</w:t>
      </w:r>
      <w:r w:rsidRPr="00855902">
        <w:rPr>
          <w:rFonts w:ascii="Times New Roman" w:hAnsi="Times New Roman" w:cs="Times New Roman"/>
          <w:bCs/>
          <w:sz w:val="24"/>
          <w:lang w:val="id-ID"/>
        </w:rPr>
        <w:t xml:space="preserve"> Beliau akhirnya mengikuti memasang beberapa produk dagangannya melalui Shopee dan Tiktok. Namun, belum terlalu ramai dikarenakan tokonya masih baru. Produk yang dijualkan di aplikasi tersebut olehnya yaitu celana anak, pakaian dalam anak, jaket anak dan berbagai macam pakaian anak lainnya.</w:t>
      </w:r>
    </w:p>
    <w:p w14:paraId="710D8D6B"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2BCFA87F" w14:textId="5DC7E324" w:rsidR="00855902" w:rsidRDefault="00855902" w:rsidP="00950CB3">
      <w:pPr>
        <w:spacing w:after="0" w:line="240" w:lineRule="auto"/>
        <w:jc w:val="center"/>
        <w:rPr>
          <w:rFonts w:ascii="Times New Roman" w:hAnsi="Times New Roman" w:cs="Times New Roman"/>
          <w:b/>
          <w:bCs/>
          <w:sz w:val="24"/>
          <w:lang w:val="id-ID"/>
        </w:rPr>
      </w:pPr>
      <w:r w:rsidRPr="00855902">
        <w:rPr>
          <w:rFonts w:ascii="Times New Roman" w:hAnsi="Times New Roman" w:cs="Times New Roman"/>
          <w:bCs/>
          <w:noProof/>
          <w:sz w:val="24"/>
          <w:lang w:val="id-ID"/>
        </w:rPr>
        <w:drawing>
          <wp:inline distT="0" distB="0" distL="0" distR="0" wp14:anchorId="04BE4680" wp14:editId="77CD3762">
            <wp:extent cx="1184748" cy="1800000"/>
            <wp:effectExtent l="19050" t="19050" r="15875" b="10160"/>
            <wp:docPr id="116302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22578" name="Picture 1"/>
                    <pic:cNvPicPr>
                      <a:picLocks noChangeAspect="1"/>
                    </pic:cNvPicPr>
                  </pic:nvPicPr>
                  <pic:blipFill>
                    <a:blip r:embed="rId14" cstate="print">
                      <a:extLst>
                        <a:ext uri="{28A0092B-C50C-407E-A947-70E740481C1C}">
                          <a14:useLocalDpi xmlns:a14="http://schemas.microsoft.com/office/drawing/2010/main" val="0"/>
                        </a:ext>
                      </a:extLst>
                    </a:blip>
                    <a:srcRect l="6126" r="6126"/>
                    <a:stretch>
                      <a:fillRect/>
                    </a:stretch>
                  </pic:blipFill>
                  <pic:spPr>
                    <a:xfrm>
                      <a:off x="0" y="0"/>
                      <a:ext cx="1184748" cy="1800000"/>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3C3E5E2F" w14:textId="16D2B0A7" w:rsidR="00855902" w:rsidRPr="00855902" w:rsidRDefault="00855902" w:rsidP="00855902">
      <w:pPr>
        <w:spacing w:after="0" w:line="240" w:lineRule="auto"/>
        <w:jc w:val="center"/>
        <w:rPr>
          <w:rFonts w:ascii="Times New Roman" w:hAnsi="Times New Roman" w:cs="Times New Roman"/>
          <w:bCs/>
          <w:i/>
          <w:iCs/>
          <w:sz w:val="24"/>
          <w:lang w:val="id-ID"/>
        </w:rPr>
      </w:pPr>
      <w:r w:rsidRPr="00855902">
        <w:rPr>
          <w:rFonts w:ascii="Times New Roman" w:hAnsi="Times New Roman" w:cs="Times New Roman"/>
          <w:b/>
          <w:bCs/>
          <w:sz w:val="24"/>
          <w:lang w:val="id-ID"/>
        </w:rPr>
        <w:t xml:space="preserve">Gambar 3. </w:t>
      </w:r>
      <w:r w:rsidRPr="00855902">
        <w:rPr>
          <w:rFonts w:ascii="Times New Roman" w:hAnsi="Times New Roman" w:cs="Times New Roman"/>
          <w:bCs/>
          <w:sz w:val="24"/>
          <w:lang w:val="id-ID"/>
        </w:rPr>
        <w:t>Toko Pakaian Anak Milik Ibu Sinta</w:t>
      </w:r>
    </w:p>
    <w:p w14:paraId="3FB00332" w14:textId="77777777" w:rsidR="00855902" w:rsidRPr="00950CB3" w:rsidRDefault="00855902" w:rsidP="00855902">
      <w:pPr>
        <w:spacing w:after="0" w:line="240" w:lineRule="auto"/>
        <w:jc w:val="center"/>
        <w:rPr>
          <w:rFonts w:ascii="Times New Roman" w:hAnsi="Times New Roman" w:cs="Times New Roman"/>
          <w:bCs/>
          <w:i/>
          <w:iCs/>
          <w:sz w:val="20"/>
          <w:szCs w:val="20"/>
          <w:lang w:val="id-ID"/>
        </w:rPr>
      </w:pPr>
      <w:r w:rsidRPr="00950CB3">
        <w:rPr>
          <w:rFonts w:ascii="Times New Roman" w:hAnsi="Times New Roman" w:cs="Times New Roman"/>
          <w:bCs/>
          <w:i/>
          <w:iCs/>
          <w:sz w:val="20"/>
          <w:szCs w:val="20"/>
          <w:lang w:val="id-ID"/>
        </w:rPr>
        <w:t>(Sumber: Dokumentasi Penulis, 2023)</w:t>
      </w:r>
    </w:p>
    <w:p w14:paraId="5E777200"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275D45DD"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
          <w:bCs/>
          <w:sz w:val="24"/>
          <w:lang w:val="id-ID"/>
        </w:rPr>
        <w:tab/>
      </w:r>
      <w:r w:rsidRPr="00855902">
        <w:rPr>
          <w:rFonts w:ascii="Times New Roman" w:hAnsi="Times New Roman" w:cs="Times New Roman"/>
          <w:bCs/>
          <w:sz w:val="24"/>
          <w:lang w:val="id-ID"/>
        </w:rPr>
        <w:t xml:space="preserve">Tetapi, menurutnya untuk toko kecil, masih agak sulit membuat </w:t>
      </w:r>
      <w:r w:rsidRPr="00855902">
        <w:rPr>
          <w:rFonts w:ascii="Times New Roman" w:hAnsi="Times New Roman" w:cs="Times New Roman"/>
          <w:bCs/>
          <w:i/>
          <w:sz w:val="24"/>
          <w:lang w:val="id-ID"/>
        </w:rPr>
        <w:t xml:space="preserve">live </w:t>
      </w:r>
      <w:r w:rsidRPr="00855902">
        <w:rPr>
          <w:rFonts w:ascii="Times New Roman" w:hAnsi="Times New Roman" w:cs="Times New Roman"/>
          <w:bCs/>
          <w:sz w:val="24"/>
          <w:lang w:val="id-ID"/>
        </w:rPr>
        <w:t xml:space="preserve">Tiktok nya ramai penonton, paling hanya ada beberapa yang menonton. Itu saja, tidak semuanya membeli dagangannya. Ibu Sinta juga mengatakan, beberapa bulan lalu, akhirnya ia memasukkan tokonya kedalam </w:t>
      </w:r>
      <w:r w:rsidRPr="00855902">
        <w:rPr>
          <w:rFonts w:ascii="Times New Roman" w:hAnsi="Times New Roman" w:cs="Times New Roman"/>
          <w:bCs/>
          <w:i/>
          <w:iCs/>
          <w:sz w:val="24"/>
          <w:lang w:val="id-ID"/>
        </w:rPr>
        <w:t>platform</w:t>
      </w:r>
      <w:r w:rsidRPr="00855902">
        <w:rPr>
          <w:rFonts w:ascii="Times New Roman" w:hAnsi="Times New Roman" w:cs="Times New Roman"/>
          <w:bCs/>
          <w:sz w:val="24"/>
          <w:lang w:val="id-ID"/>
        </w:rPr>
        <w:t xml:space="preserve"> Shopee. Namun, ia mengatakan karena di Shopee, ia butuh waktu yang cukup lama untuk tokonya dikenal orang. Dikarenakan, pasti pembeli juga akan melihat ulasan dan penilaian toko ketika akan berbelanja </w:t>
      </w:r>
      <w:r w:rsidRPr="00855902">
        <w:rPr>
          <w:rFonts w:ascii="Times New Roman" w:hAnsi="Times New Roman" w:cs="Times New Roman"/>
          <w:bCs/>
          <w:i/>
          <w:iCs/>
          <w:sz w:val="24"/>
          <w:lang w:val="id-ID"/>
        </w:rPr>
        <w:t>online</w:t>
      </w:r>
      <w:r w:rsidRPr="00855902">
        <w:rPr>
          <w:rFonts w:ascii="Times New Roman" w:hAnsi="Times New Roman" w:cs="Times New Roman"/>
          <w:bCs/>
          <w:sz w:val="24"/>
          <w:lang w:val="id-ID"/>
        </w:rPr>
        <w:t xml:space="preserve"> di Shopee. </w:t>
      </w:r>
    </w:p>
    <w:p w14:paraId="404DFD49"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0AFAB6BC" w14:textId="77777777" w:rsidR="00855902" w:rsidRPr="00855902" w:rsidRDefault="00855902" w:rsidP="00855902">
      <w:pPr>
        <w:spacing w:after="0" w:line="240" w:lineRule="auto"/>
        <w:jc w:val="center"/>
        <w:rPr>
          <w:rFonts w:ascii="Times New Roman" w:hAnsi="Times New Roman" w:cs="Times New Roman"/>
          <w:b/>
          <w:bCs/>
          <w:sz w:val="24"/>
          <w:lang w:val="id-ID"/>
        </w:rPr>
      </w:pPr>
      <w:r w:rsidRPr="00855902">
        <w:rPr>
          <w:rFonts w:ascii="Times New Roman" w:hAnsi="Times New Roman" w:cs="Times New Roman"/>
          <w:bCs/>
          <w:noProof/>
          <w:sz w:val="24"/>
          <w:lang w:val="id-ID"/>
        </w:rPr>
        <w:drawing>
          <wp:inline distT="0" distB="0" distL="0" distR="0" wp14:anchorId="20DADD7E" wp14:editId="6F529671">
            <wp:extent cx="1547425" cy="1800000"/>
            <wp:effectExtent l="0" t="0" r="0" b="0"/>
            <wp:docPr id="214535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57925" name="Picture 1"/>
                    <pic:cNvPicPr>
                      <a:picLocks noChangeAspect="1"/>
                    </pic:cNvPicPr>
                  </pic:nvPicPr>
                  <pic:blipFill>
                    <a:blip r:embed="rId15" cstate="print">
                      <a:extLst>
                        <a:ext uri="{28A0092B-C50C-407E-A947-70E740481C1C}">
                          <a14:useLocalDpi xmlns:a14="http://schemas.microsoft.com/office/drawing/2010/main" val="0"/>
                        </a:ext>
                      </a:extLst>
                    </a:blip>
                    <a:srcRect t="12099" b="34177"/>
                    <a:stretch>
                      <a:fillRect/>
                    </a:stretch>
                  </pic:blipFill>
                  <pic:spPr>
                    <a:xfrm>
                      <a:off x="0" y="0"/>
                      <a:ext cx="1547425" cy="1800000"/>
                    </a:xfrm>
                    <a:prstGeom prst="rect">
                      <a:avLst/>
                    </a:prstGeom>
                    <a:ln>
                      <a:noFill/>
                    </a:ln>
                  </pic:spPr>
                </pic:pic>
              </a:graphicData>
            </a:graphic>
          </wp:inline>
        </w:drawing>
      </w:r>
    </w:p>
    <w:p w14:paraId="2CA51ACC" w14:textId="77777777" w:rsidR="00855902" w:rsidRDefault="00855902" w:rsidP="00855902">
      <w:pPr>
        <w:spacing w:after="0" w:line="240" w:lineRule="auto"/>
        <w:jc w:val="center"/>
        <w:rPr>
          <w:rFonts w:ascii="Times New Roman" w:hAnsi="Times New Roman" w:cs="Times New Roman"/>
          <w:b/>
          <w:bCs/>
          <w:sz w:val="24"/>
          <w:lang w:val="id-ID"/>
        </w:rPr>
      </w:pPr>
    </w:p>
    <w:p w14:paraId="4F40FC46" w14:textId="4E625008" w:rsidR="00855902" w:rsidRPr="00855902" w:rsidRDefault="00855902" w:rsidP="00855902">
      <w:pPr>
        <w:spacing w:after="0" w:line="240" w:lineRule="auto"/>
        <w:jc w:val="center"/>
        <w:rPr>
          <w:rFonts w:ascii="Times New Roman" w:hAnsi="Times New Roman" w:cs="Times New Roman"/>
          <w:bCs/>
          <w:i/>
          <w:iCs/>
          <w:sz w:val="24"/>
          <w:lang w:val="id-ID"/>
        </w:rPr>
      </w:pPr>
      <w:r w:rsidRPr="00855902">
        <w:rPr>
          <w:rFonts w:ascii="Times New Roman" w:hAnsi="Times New Roman" w:cs="Times New Roman"/>
          <w:b/>
          <w:bCs/>
          <w:sz w:val="24"/>
          <w:lang w:val="id-ID"/>
        </w:rPr>
        <w:t xml:space="preserve">Gambar 4. </w:t>
      </w:r>
      <w:r w:rsidRPr="00855902">
        <w:rPr>
          <w:rFonts w:ascii="Times New Roman" w:hAnsi="Times New Roman" w:cs="Times New Roman"/>
          <w:bCs/>
          <w:i/>
          <w:iCs/>
          <w:sz w:val="24"/>
          <w:lang w:val="id-ID"/>
        </w:rPr>
        <w:t>Online Shop</w:t>
      </w:r>
      <w:r w:rsidRPr="00855902">
        <w:rPr>
          <w:rFonts w:ascii="Times New Roman" w:hAnsi="Times New Roman" w:cs="Times New Roman"/>
          <w:bCs/>
          <w:sz w:val="24"/>
          <w:lang w:val="id-ID"/>
        </w:rPr>
        <w:t xml:space="preserve"> yang dibuat oleh Ibu Sinta</w:t>
      </w:r>
    </w:p>
    <w:p w14:paraId="0B1AE931" w14:textId="77777777" w:rsidR="00855902" w:rsidRPr="00950CB3" w:rsidRDefault="00855902" w:rsidP="00855902">
      <w:pPr>
        <w:spacing w:after="0" w:line="240" w:lineRule="auto"/>
        <w:jc w:val="center"/>
        <w:rPr>
          <w:rFonts w:ascii="Times New Roman" w:hAnsi="Times New Roman" w:cs="Times New Roman"/>
          <w:bCs/>
          <w:i/>
          <w:iCs/>
          <w:sz w:val="20"/>
          <w:szCs w:val="20"/>
          <w:lang w:val="id-ID"/>
        </w:rPr>
      </w:pPr>
      <w:r w:rsidRPr="00950CB3">
        <w:rPr>
          <w:rFonts w:ascii="Times New Roman" w:hAnsi="Times New Roman" w:cs="Times New Roman"/>
          <w:bCs/>
          <w:i/>
          <w:iCs/>
          <w:sz w:val="20"/>
          <w:szCs w:val="20"/>
          <w:lang w:val="id-ID"/>
        </w:rPr>
        <w:t>(Sumber: Dokumentasi Penulis, 2023)</w:t>
      </w:r>
    </w:p>
    <w:p w14:paraId="2270B586"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58F09C69"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lastRenderedPageBreak/>
        <w:t xml:space="preserve">Strategi aktif yang dilakukan yaitu tetap berjualan tetapi dengan mulai mempromosikan produknya melalui sosial media dan membolehkan pembeli memesan melalui </w:t>
      </w:r>
      <w:r w:rsidRPr="00855902">
        <w:rPr>
          <w:rFonts w:ascii="Times New Roman" w:hAnsi="Times New Roman" w:cs="Times New Roman"/>
          <w:bCs/>
          <w:i/>
          <w:iCs/>
          <w:sz w:val="24"/>
          <w:lang w:val="id-ID"/>
        </w:rPr>
        <w:t>online</w:t>
      </w:r>
      <w:r w:rsidRPr="00855902">
        <w:rPr>
          <w:rFonts w:ascii="Times New Roman" w:hAnsi="Times New Roman" w:cs="Times New Roman"/>
          <w:bCs/>
          <w:sz w:val="24"/>
          <w:lang w:val="id-ID"/>
        </w:rPr>
        <w:t xml:space="preserve">. Cara demikian dipilih karena memudahkan para pembeli untuk memilih barang dan tidak perlu pergi ke toko. Hal tersebut memudahkan orang-orang atau konsumen untuk berbelanja. Dengan demikian pedagang pasar bisa tetap berjualan barang-barang yang mereka perjual belikan meskipun keadaan di pasar sepi. Beberapa pedagang akhirnya membuat akun sosial media seperti Instagram dan Tiktok bagi tokonya. Beberapa juga ada yang akhirnya ikut berjualan di </w:t>
      </w:r>
      <w:r w:rsidRPr="00855902">
        <w:rPr>
          <w:rFonts w:ascii="Times New Roman" w:hAnsi="Times New Roman" w:cs="Times New Roman"/>
          <w:bCs/>
          <w:i/>
          <w:iCs/>
          <w:sz w:val="24"/>
          <w:lang w:val="id-ID"/>
        </w:rPr>
        <w:t>online</w:t>
      </w:r>
      <w:r w:rsidRPr="00855902">
        <w:rPr>
          <w:rFonts w:ascii="Times New Roman" w:hAnsi="Times New Roman" w:cs="Times New Roman"/>
          <w:bCs/>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sz w:val="24"/>
          <w:lang w:val="id-ID"/>
        </w:rPr>
        <w:t xml:space="preserve"> seperti </w:t>
      </w:r>
      <w:r w:rsidRPr="00855902">
        <w:rPr>
          <w:rFonts w:ascii="Times New Roman" w:hAnsi="Times New Roman" w:cs="Times New Roman"/>
          <w:bCs/>
          <w:i/>
          <w:iCs/>
          <w:sz w:val="24"/>
          <w:lang w:val="id-ID"/>
        </w:rPr>
        <w:t>marketplace</w:t>
      </w:r>
      <w:r w:rsidRPr="00855902">
        <w:rPr>
          <w:rFonts w:ascii="Times New Roman" w:hAnsi="Times New Roman" w:cs="Times New Roman"/>
          <w:bCs/>
          <w:sz w:val="24"/>
          <w:lang w:val="id-ID"/>
        </w:rPr>
        <w:t xml:space="preserve"> Facebook, Shopee maupun Tokopedia.</w:t>
      </w:r>
    </w:p>
    <w:p w14:paraId="440B60AE" w14:textId="77777777" w:rsidR="00855902" w:rsidRDefault="00855902" w:rsidP="00855902">
      <w:pPr>
        <w:spacing w:after="0" w:line="240" w:lineRule="auto"/>
        <w:jc w:val="both"/>
        <w:rPr>
          <w:rFonts w:ascii="Times New Roman" w:hAnsi="Times New Roman" w:cs="Times New Roman"/>
          <w:bCs/>
          <w:sz w:val="24"/>
          <w:lang w:val="id-ID"/>
        </w:rPr>
      </w:pPr>
    </w:p>
    <w:p w14:paraId="117B132F" w14:textId="5501E06C" w:rsidR="00855902" w:rsidRPr="00855902" w:rsidRDefault="00855902" w:rsidP="00855902">
      <w:pPr>
        <w:spacing w:after="0" w:line="240" w:lineRule="auto"/>
        <w:jc w:val="both"/>
        <w:rPr>
          <w:rFonts w:ascii="Times New Roman" w:hAnsi="Times New Roman" w:cs="Times New Roman"/>
          <w:b/>
          <w:bCs/>
          <w:i/>
          <w:sz w:val="24"/>
          <w:lang w:val="id-ID"/>
        </w:rPr>
      </w:pPr>
      <w:r w:rsidRPr="00855902">
        <w:rPr>
          <w:rFonts w:ascii="Times New Roman" w:hAnsi="Times New Roman" w:cs="Times New Roman"/>
          <w:b/>
          <w:bCs/>
          <w:i/>
          <w:sz w:val="24"/>
          <w:lang w:val="id-ID"/>
        </w:rPr>
        <w:t xml:space="preserve">Mempromosikan dan Mengiklankan Produk melalui Platform </w:t>
      </w:r>
      <w:r w:rsidRPr="00855902">
        <w:rPr>
          <w:rFonts w:ascii="Times New Roman" w:hAnsi="Times New Roman" w:cs="Times New Roman"/>
          <w:b/>
          <w:bCs/>
          <w:i/>
          <w:iCs/>
          <w:sz w:val="24"/>
          <w:lang w:val="id-ID"/>
        </w:rPr>
        <w:t>Online</w:t>
      </w:r>
    </w:p>
    <w:p w14:paraId="399BAD7E"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Disamping berjualan melalui </w:t>
      </w:r>
      <w:r w:rsidRPr="00855902">
        <w:rPr>
          <w:rFonts w:ascii="Times New Roman" w:hAnsi="Times New Roman" w:cs="Times New Roman"/>
          <w:bCs/>
          <w:i/>
          <w:iCs/>
          <w:sz w:val="24"/>
          <w:lang w:val="id-ID"/>
        </w:rPr>
        <w:t>online</w:t>
      </w:r>
      <w:r w:rsidRPr="00855902">
        <w:rPr>
          <w:rFonts w:ascii="Times New Roman" w:hAnsi="Times New Roman" w:cs="Times New Roman"/>
          <w:bCs/>
          <w:i/>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sz w:val="24"/>
          <w:lang w:val="id-ID"/>
        </w:rPr>
        <w:t xml:space="preserve">, strategi lain yang dilakukan oleh para pedagang Pasar Johar adalah menyebarkan informasi tentang toko  melalui status Whatsapp, Facebook, dan juga melalui status Instagram toko mereka. Hal ini sangat membantu toko mereka untuk ramai, terlebih jika ada orang yang sedang mencari pakaian yang dibutuhkan dan melihat statusnya. Sudah pasti orang tersebut akan datang ke toko mereka. Para pedagang juga menyebarkannya melalui mulut ke mulut atau promosi ke teman dekatnya. Jika ada yang mencari kebutuhan yang dibutuhkan bisa langsung menghubungi para pedagang. </w:t>
      </w:r>
    </w:p>
    <w:p w14:paraId="34BBC00A" w14:textId="77777777" w:rsidR="00855902" w:rsidRDefault="00855902" w:rsidP="00855902">
      <w:pPr>
        <w:spacing w:after="0" w:line="240" w:lineRule="auto"/>
        <w:ind w:left="425"/>
        <w:jc w:val="both"/>
        <w:rPr>
          <w:rFonts w:ascii="Times New Roman" w:hAnsi="Times New Roman" w:cs="Times New Roman"/>
          <w:bCs/>
          <w:sz w:val="24"/>
          <w:lang w:val="id-ID"/>
        </w:rPr>
      </w:pPr>
    </w:p>
    <w:p w14:paraId="689D79FD" w14:textId="0388DE10"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Kita juga melakukan pemanfaatan media online tersebut. Namun, yang saya maksud disini adalah bukan online shop, tetapi online yang semacam hanya sebatas promosi yang kita lakukan saja lewat media sosial dari toko sendiri, jadi ketika ada yang ingin melihat langsung model dan ingin membeli, akan kami cantumkan alamat dan letak toko saya ini di setiap caption postingan kami di media sosial. Misalkan saya pasang status juga di Whatsapp status, silakan datang ke alamat ini, jika ingin memesan ke nomor ini nanti akan kami siapkan pesanannya. Paling begitu saja</w:t>
      </w:r>
      <w:r w:rsidRPr="00855902">
        <w:rPr>
          <w:rFonts w:ascii="Times New Roman" w:hAnsi="Times New Roman" w:cs="Times New Roman"/>
          <w:bCs/>
          <w:sz w:val="24"/>
          <w:lang w:val="id-ID"/>
        </w:rPr>
        <w:t>.” (Wawancara dengan Bapak Wawan 17 Agustus 2023).</w:t>
      </w:r>
    </w:p>
    <w:p w14:paraId="7C5DD4D8"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36BB5EED"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Penyebaran informasi toko melalui media pesan singkat atau status dalam media sosial ternyata berdampak cukup signifikan pada toko para pedagang yang melalukan promosi. Para pembeli yang semulanya tidak tahu jika ada toko yang menjual barang yang mereka butuh kan, menjadi mengetahuinya dan berkunjung ke toko mereka sambil mencari barang yang dibutuhkan. Hal ini membuat pendapatan para pedagang perlahan menjadi naik dan stabil kembali. Asalkan pedagang rajin mempromosikannya.</w:t>
      </w:r>
    </w:p>
    <w:p w14:paraId="17643343" w14:textId="77777777" w:rsidR="00855902" w:rsidRPr="00855902" w:rsidRDefault="00855902" w:rsidP="00116031">
      <w:pPr>
        <w:spacing w:after="0" w:line="240" w:lineRule="auto"/>
        <w:jc w:val="center"/>
        <w:rPr>
          <w:rFonts w:ascii="Times New Roman" w:hAnsi="Times New Roman" w:cs="Times New Roman"/>
          <w:bCs/>
          <w:sz w:val="24"/>
          <w:lang w:val="id-ID"/>
        </w:rPr>
      </w:pPr>
      <w:r w:rsidRPr="00855902">
        <w:rPr>
          <w:rFonts w:ascii="Times New Roman" w:hAnsi="Times New Roman" w:cs="Times New Roman"/>
          <w:bCs/>
          <w:noProof/>
          <w:sz w:val="24"/>
          <w:lang w:val="id-ID"/>
        </w:rPr>
        <w:drawing>
          <wp:inline distT="0" distB="0" distL="0" distR="0" wp14:anchorId="6A0FCA86" wp14:editId="22EB966B">
            <wp:extent cx="1043413" cy="1800000"/>
            <wp:effectExtent l="19050" t="19050" r="23495" b="10160"/>
            <wp:docPr id="2296645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664566" name="Picture 2"/>
                    <pic:cNvPicPr>
                      <a:picLocks noChangeAspect="1"/>
                    </pic:cNvPicPr>
                  </pic:nvPicPr>
                  <pic:blipFill>
                    <a:blip r:embed="rId16" cstate="print">
                      <a:extLst>
                        <a:ext uri="{28A0092B-C50C-407E-A947-70E740481C1C}">
                          <a14:useLocalDpi xmlns:a14="http://schemas.microsoft.com/office/drawing/2010/main" val="0"/>
                        </a:ext>
                      </a:extLst>
                    </a:blip>
                    <a:srcRect l="11353" r="11353"/>
                    <a:stretch>
                      <a:fillRect/>
                    </a:stretch>
                  </pic:blipFill>
                  <pic:spPr>
                    <a:xfrm>
                      <a:off x="0" y="0"/>
                      <a:ext cx="1043413" cy="1800000"/>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7A0F48B5" w14:textId="77777777" w:rsidR="00855902" w:rsidRPr="00855902" w:rsidRDefault="00855902" w:rsidP="00116031">
      <w:pPr>
        <w:spacing w:after="0" w:line="240" w:lineRule="auto"/>
        <w:jc w:val="center"/>
        <w:rPr>
          <w:rFonts w:ascii="Times New Roman" w:hAnsi="Times New Roman" w:cs="Times New Roman"/>
          <w:bCs/>
          <w:i/>
          <w:iCs/>
          <w:sz w:val="24"/>
          <w:lang w:val="id-ID"/>
        </w:rPr>
      </w:pPr>
      <w:r w:rsidRPr="00855902">
        <w:rPr>
          <w:rFonts w:ascii="Times New Roman" w:hAnsi="Times New Roman" w:cs="Times New Roman"/>
          <w:b/>
          <w:bCs/>
          <w:sz w:val="24"/>
          <w:lang w:val="id-ID"/>
        </w:rPr>
        <w:t xml:space="preserve">Gambar 5. </w:t>
      </w:r>
      <w:r w:rsidRPr="00855902">
        <w:rPr>
          <w:rFonts w:ascii="Times New Roman" w:hAnsi="Times New Roman" w:cs="Times New Roman"/>
          <w:bCs/>
          <w:sz w:val="24"/>
          <w:lang w:val="id-ID"/>
        </w:rPr>
        <w:t>Toko Gorden Milik Bapak Wawan</w:t>
      </w:r>
    </w:p>
    <w:p w14:paraId="376550E0" w14:textId="77777777" w:rsidR="00855902" w:rsidRPr="00950CB3" w:rsidRDefault="00855902" w:rsidP="00116031">
      <w:pPr>
        <w:spacing w:after="0" w:line="240" w:lineRule="auto"/>
        <w:jc w:val="center"/>
        <w:rPr>
          <w:rFonts w:ascii="Times New Roman" w:hAnsi="Times New Roman" w:cs="Times New Roman"/>
          <w:bCs/>
          <w:i/>
          <w:iCs/>
          <w:sz w:val="20"/>
          <w:szCs w:val="20"/>
          <w:lang w:val="id-ID"/>
        </w:rPr>
      </w:pPr>
      <w:r w:rsidRPr="00950CB3">
        <w:rPr>
          <w:rFonts w:ascii="Times New Roman" w:hAnsi="Times New Roman" w:cs="Times New Roman"/>
          <w:bCs/>
          <w:i/>
          <w:iCs/>
          <w:sz w:val="20"/>
          <w:szCs w:val="20"/>
          <w:lang w:val="id-ID"/>
        </w:rPr>
        <w:t>(Sumber: Dokumentasi Penulis, 2023)</w:t>
      </w:r>
    </w:p>
    <w:p w14:paraId="44DC6470"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5605E5F7"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ab/>
        <w:t xml:space="preserve">Mempromosikan barang dagangan dengan cara ini kerap dilakukan para pedagang pasar karena memiliki keuntungan yang cukup baik. Hanya dengan memasang status atau cerita di aplikasi pesan seperti Whatsapp, Facebook dan juga Instagram, tokonya bisa diketahui banyak pengunjung. Selain itu, melakukan promosi melalui aplikasi tersebut, tidak </w:t>
      </w:r>
      <w:r w:rsidRPr="00855902">
        <w:rPr>
          <w:rFonts w:ascii="Times New Roman" w:hAnsi="Times New Roman" w:cs="Times New Roman"/>
          <w:bCs/>
          <w:sz w:val="24"/>
          <w:lang w:val="id-ID"/>
        </w:rPr>
        <w:lastRenderedPageBreak/>
        <w:t>mengeluarkan biaya sepeserku, hanya cukup dengan kuota internet saja, sudah bisa promosi di aplikasi tersebut.</w:t>
      </w:r>
    </w:p>
    <w:p w14:paraId="3B54274C"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26745E09" w14:textId="77777777" w:rsidR="00855902" w:rsidRPr="00855902" w:rsidRDefault="00855902" w:rsidP="00855902">
      <w:pPr>
        <w:spacing w:after="0" w:line="240" w:lineRule="auto"/>
        <w:ind w:left="425"/>
        <w:jc w:val="both"/>
        <w:rPr>
          <w:rFonts w:ascii="Times New Roman" w:hAnsi="Times New Roman" w:cs="Times New Roman"/>
          <w:bCs/>
          <w:sz w:val="24"/>
          <w:lang w:val="id-ID"/>
        </w:rPr>
      </w:pPr>
      <w:bookmarkStart w:id="5" w:name="_Hlk156973526"/>
      <w:r w:rsidRPr="00855902">
        <w:rPr>
          <w:rFonts w:ascii="Times New Roman" w:hAnsi="Times New Roman" w:cs="Times New Roman"/>
          <w:bCs/>
          <w:sz w:val="24"/>
          <w:lang w:val="id-ID"/>
        </w:rPr>
        <w:t>“</w:t>
      </w:r>
      <w:r w:rsidRPr="006316B1">
        <w:rPr>
          <w:rFonts w:ascii="Times New Roman" w:hAnsi="Times New Roman" w:cs="Times New Roman"/>
          <w:bCs/>
          <w:sz w:val="24"/>
          <w:lang w:val="id-ID"/>
        </w:rPr>
        <w:t>Saya juga masuk kedalam grup Whatsapp yang isinya adalah ribuan orang. Dimana di dalamnya terdapat penjual dan juga pembeli dari berbagai macam kalangan dan berbagai macam produk yang dijual. Jadi kita bisa saling menawarkan produk yang kita jual didalam-Nya. Selain itu, itu juga mempermudah customer untuk menghubungi penjual, karena sudah langsung terhubung ke nomor telepon. Selain itu, cara yang saya lakukan adalah menyebarkan informasi bahwa toko saya buka, di semua platform seperti status Whatsapp, Marketplace Facebook, dari mulut ke mulut, semua juga sudah saya lakukan</w:t>
      </w:r>
      <w:r w:rsidRPr="00855902">
        <w:rPr>
          <w:rFonts w:ascii="Times New Roman" w:hAnsi="Times New Roman" w:cs="Times New Roman"/>
          <w:bCs/>
          <w:sz w:val="24"/>
          <w:lang w:val="id-ID"/>
        </w:rPr>
        <w:t>.” (Wawancara dengan Ibu Sinta 17 Agustus 2023).</w:t>
      </w:r>
    </w:p>
    <w:p w14:paraId="5948476D"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bookmarkEnd w:id="5"/>
    <w:p w14:paraId="44E8F75D"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Ibu Sinta berjualan melalui grup Whatsapp yang dimilikinya, yang beranggotakan ribuan orang. Di dalam grup tersebut, beliau menawarkan dagangannya di grup tersebut. Beberapa kali akhirnya Ibu Sinta mendapatkan pelanggan tetap yang berlangganan ke tokonya. Melalui grup tersebut juga barangnya bisa terkirim hingga keluar pulau. Selain itu, ia juga berjualan melalui </w:t>
      </w:r>
      <w:r w:rsidRPr="00855902">
        <w:rPr>
          <w:rFonts w:ascii="Times New Roman" w:hAnsi="Times New Roman" w:cs="Times New Roman"/>
          <w:bCs/>
          <w:i/>
          <w:iCs/>
          <w:sz w:val="24"/>
          <w:lang w:val="id-ID"/>
        </w:rPr>
        <w:t>live</w:t>
      </w:r>
      <w:r w:rsidRPr="00855902">
        <w:rPr>
          <w:rFonts w:ascii="Times New Roman" w:hAnsi="Times New Roman" w:cs="Times New Roman"/>
          <w:bCs/>
          <w:sz w:val="24"/>
          <w:lang w:val="id-ID"/>
        </w:rPr>
        <w:t xml:space="preserve"> Instagram. Namun, karena akun miliknya masih memiliki pengikut yang sedikit, maka yang menonton pun hanya sedikit juga. Selain itu, strategi lain yang dilakukan oleh Ibu Sinta adalah ia menyebarkan informasi tentang toko melalui status Whatsapp, Facebook, dan juga melalui status Instagram tokonya. Hal ini sangat membantunya, terlebih jika ada orang yang sedang mencari pakaian anak dan melihat statusnya. Sudah pasti orang tersebut akan datang ke toko miliknya. Ibu Sinta juga menyebarkannya melalui mulut ke mulut atau promosi ke teman dekatnya. Jika ada yang mencari pakaian anak bisa langsung menghubungi dirinya.</w:t>
      </w:r>
    </w:p>
    <w:p w14:paraId="386691AA"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51EEE94B" w14:textId="77777777"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Saya untuk tetap mempertahankan toko saya ini jelas yang pertama saya lakukan strateginya adalah gencar promosi. Sekarang kalau tidak promosi ya tidak akan bisa naik tokonya. Promosi saya lakukan dengan banyak cara, biasanya dari status whatsapp, status Instagram dan juga marketplace di Facebook. Tetapi, berhubungan saya memiliki banyak reseller, jadi saya agak mengurangi promosi di sosial media yang terlalu luas. Saya memberikan kelonggaran kepada reseller dibawah saya</w:t>
      </w:r>
      <w:r w:rsidRPr="00855902">
        <w:rPr>
          <w:rFonts w:ascii="Times New Roman" w:hAnsi="Times New Roman" w:cs="Times New Roman"/>
          <w:bCs/>
          <w:sz w:val="24"/>
          <w:lang w:val="id-ID"/>
        </w:rPr>
        <w:t>.” (Wawancara dengan Bapak Agus Arianto 23 Agustus 2023).</w:t>
      </w:r>
    </w:p>
    <w:p w14:paraId="5578C779"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15895602"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Bapak Agus mengatakan bahwa strategi yang dilakukannya utamanya adalah gencar dalam promosi di sosial media, terlebih jika ada barang yang baru jadi dari tokonya. Menurutnya untuk saat ini, jika kita tidak ahli dalam melakukan promosi, maka secara otomatis toko pun tidak akan ramai pembeli. Parahnya lagi, jika kita tidak pandai mempromosikan dagangan, pelanggan tidak akan melirik tokonya. Inilah yang akhirnya membuatnya gencar promosi melalui status Whatsapp, status Instagram dan bahkan </w:t>
      </w:r>
      <w:r w:rsidRPr="00855902">
        <w:rPr>
          <w:rFonts w:ascii="Times New Roman" w:hAnsi="Times New Roman" w:cs="Times New Roman"/>
          <w:bCs/>
          <w:i/>
          <w:iCs/>
          <w:sz w:val="24"/>
          <w:lang w:val="id-ID"/>
        </w:rPr>
        <w:t>marketplace</w:t>
      </w:r>
      <w:r w:rsidRPr="00855902">
        <w:rPr>
          <w:rFonts w:ascii="Times New Roman" w:hAnsi="Times New Roman" w:cs="Times New Roman"/>
          <w:bCs/>
          <w:sz w:val="24"/>
          <w:lang w:val="id-ID"/>
        </w:rPr>
        <w:t xml:space="preserve"> Facebook.</w:t>
      </w:r>
    </w:p>
    <w:p w14:paraId="50B55787"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57EBB6D9" w14:textId="77777777"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Strategi lain yang saya lakukan adalah membuat grup khusus reseller dari toko saya di Whatsapp, lalu saya akan mengirimkan banyak gambar dari berbagai jenis dan model jeans yang terbaru. Saya juga memajang di marketplace Facebook, namun hanya beberapa item saja. Dulu saya ada karyawan. Namun, tetap saja penjualannya kurang. Karena mungkin kurang fokus di online sewaktu itu jadi kurang naik</w:t>
      </w:r>
      <w:r w:rsidRPr="00855902">
        <w:rPr>
          <w:rFonts w:ascii="Times New Roman" w:hAnsi="Times New Roman" w:cs="Times New Roman"/>
          <w:bCs/>
          <w:sz w:val="24"/>
          <w:lang w:val="id-ID"/>
        </w:rPr>
        <w:t>.” (Wawancara dengan Bapak Sunaryanto 23 Agustus 2023).</w:t>
      </w:r>
    </w:p>
    <w:p w14:paraId="08D296C0"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11EDF727"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Dahulu tokonya juga sempat mengikuti berjualan di </w:t>
      </w:r>
      <w:r w:rsidRPr="00855902">
        <w:rPr>
          <w:rFonts w:ascii="Times New Roman" w:hAnsi="Times New Roman" w:cs="Times New Roman"/>
          <w:bCs/>
          <w:i/>
          <w:iCs/>
          <w:sz w:val="24"/>
          <w:lang w:val="id-ID"/>
        </w:rPr>
        <w:t>online</w:t>
      </w:r>
      <w:r w:rsidRPr="00855902">
        <w:rPr>
          <w:rFonts w:ascii="Times New Roman" w:hAnsi="Times New Roman" w:cs="Times New Roman"/>
          <w:bCs/>
          <w:i/>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sz w:val="24"/>
          <w:lang w:val="id-ID"/>
        </w:rPr>
        <w:t xml:space="preserve">, namun yang mengerjakannya adalah karyawannya. Namun, akibat tidak terlalu fokus berjualan secara </w:t>
      </w:r>
      <w:r w:rsidRPr="00855902">
        <w:rPr>
          <w:rFonts w:ascii="Times New Roman" w:hAnsi="Times New Roman" w:cs="Times New Roman"/>
          <w:bCs/>
          <w:i/>
          <w:iCs/>
          <w:sz w:val="24"/>
          <w:lang w:val="id-ID"/>
        </w:rPr>
        <w:t>online</w:t>
      </w:r>
      <w:r w:rsidRPr="00855902">
        <w:rPr>
          <w:rFonts w:ascii="Times New Roman" w:hAnsi="Times New Roman" w:cs="Times New Roman"/>
          <w:bCs/>
          <w:sz w:val="24"/>
          <w:lang w:val="id-ID"/>
        </w:rPr>
        <w:t xml:space="preserve">, akhirnya hasilnya juga tidak maksimal. Sehingga sekarang ketika tidak ada karyawan, Bapak Sunaryanto tidak lagi berjualan di </w:t>
      </w:r>
      <w:r w:rsidRPr="00855902">
        <w:rPr>
          <w:rFonts w:ascii="Times New Roman" w:hAnsi="Times New Roman" w:cs="Times New Roman"/>
          <w:bCs/>
          <w:i/>
          <w:iCs/>
          <w:sz w:val="24"/>
          <w:lang w:val="id-ID"/>
        </w:rPr>
        <w:t>online</w:t>
      </w:r>
      <w:r w:rsidRPr="00855902">
        <w:rPr>
          <w:rFonts w:ascii="Times New Roman" w:hAnsi="Times New Roman" w:cs="Times New Roman"/>
          <w:bCs/>
          <w:i/>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sz w:val="24"/>
          <w:lang w:val="id-ID"/>
        </w:rPr>
        <w:t xml:space="preserve">. Bapak Sunaryanto sekarang hanya </w:t>
      </w:r>
      <w:r w:rsidRPr="00855902">
        <w:rPr>
          <w:rFonts w:ascii="Times New Roman" w:hAnsi="Times New Roman" w:cs="Times New Roman"/>
          <w:bCs/>
          <w:sz w:val="24"/>
          <w:lang w:val="id-ID"/>
        </w:rPr>
        <w:lastRenderedPageBreak/>
        <w:t xml:space="preserve">membuat grup Whatsapp bagi para </w:t>
      </w:r>
      <w:r w:rsidRPr="00855902">
        <w:rPr>
          <w:rFonts w:ascii="Times New Roman" w:hAnsi="Times New Roman" w:cs="Times New Roman"/>
          <w:bCs/>
          <w:i/>
          <w:iCs/>
          <w:sz w:val="24"/>
          <w:lang w:val="id-ID"/>
        </w:rPr>
        <w:t>reseller</w:t>
      </w:r>
      <w:r w:rsidRPr="00855902">
        <w:rPr>
          <w:rFonts w:ascii="Times New Roman" w:hAnsi="Times New Roman" w:cs="Times New Roman"/>
          <w:bCs/>
          <w:sz w:val="24"/>
          <w:lang w:val="id-ID"/>
        </w:rPr>
        <w:t>-nya dan mengirimkan gambar model – model baru kepada seselulernya melalui grup tersebut.</w:t>
      </w:r>
    </w:p>
    <w:p w14:paraId="712F5DDE"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41311186" w14:textId="77777777" w:rsidR="00855902" w:rsidRPr="00855902" w:rsidRDefault="00855902" w:rsidP="00855902">
      <w:pPr>
        <w:spacing w:after="0" w:line="240" w:lineRule="auto"/>
        <w:jc w:val="both"/>
        <w:rPr>
          <w:rFonts w:ascii="Times New Roman" w:hAnsi="Times New Roman" w:cs="Times New Roman"/>
          <w:b/>
          <w:bCs/>
          <w:i/>
          <w:sz w:val="24"/>
          <w:lang w:val="id-ID"/>
        </w:rPr>
      </w:pPr>
      <w:r w:rsidRPr="00855902">
        <w:rPr>
          <w:rFonts w:ascii="Times New Roman" w:hAnsi="Times New Roman" w:cs="Times New Roman"/>
          <w:b/>
          <w:bCs/>
          <w:i/>
          <w:sz w:val="24"/>
          <w:lang w:val="id-ID"/>
        </w:rPr>
        <w:t xml:space="preserve">Memproduksi dan Membuat </w:t>
      </w:r>
      <w:r w:rsidRPr="00855902">
        <w:rPr>
          <w:rFonts w:ascii="Times New Roman" w:hAnsi="Times New Roman" w:cs="Times New Roman"/>
          <w:b/>
          <w:bCs/>
          <w:i/>
          <w:iCs/>
          <w:sz w:val="24"/>
          <w:lang w:val="id-ID"/>
        </w:rPr>
        <w:t>Merk</w:t>
      </w:r>
      <w:r w:rsidRPr="00855902">
        <w:rPr>
          <w:rFonts w:ascii="Times New Roman" w:hAnsi="Times New Roman" w:cs="Times New Roman"/>
          <w:b/>
          <w:bCs/>
          <w:i/>
          <w:sz w:val="24"/>
          <w:lang w:val="id-ID"/>
        </w:rPr>
        <w:t xml:space="preserve"> Produk Sendiri</w:t>
      </w:r>
    </w:p>
    <w:p w14:paraId="127A0F89"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r w:rsidRPr="00855902">
        <w:rPr>
          <w:rFonts w:ascii="Times New Roman" w:hAnsi="Times New Roman" w:cs="Times New Roman"/>
          <w:bCs/>
          <w:iCs/>
          <w:sz w:val="24"/>
          <w:lang w:val="id-ID"/>
        </w:rPr>
        <w:t xml:space="preserve">Maraknya model barang atau pakaian yang dijual di platform </w:t>
      </w:r>
      <w:r w:rsidRPr="00855902">
        <w:rPr>
          <w:rFonts w:ascii="Times New Roman" w:hAnsi="Times New Roman" w:cs="Times New Roman"/>
          <w:bCs/>
          <w:i/>
          <w:iCs/>
          <w:sz w:val="24"/>
          <w:lang w:val="id-ID"/>
        </w:rPr>
        <w:t>online</w:t>
      </w:r>
      <w:r w:rsidRPr="00855902">
        <w:rPr>
          <w:rFonts w:ascii="Times New Roman" w:hAnsi="Times New Roman" w:cs="Times New Roman"/>
          <w:bCs/>
          <w:iCs/>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iCs/>
          <w:sz w:val="24"/>
          <w:lang w:val="id-ID"/>
        </w:rPr>
        <w:t xml:space="preserve">, membuat para pedagang akhirnya memiliki kreasi baru dan inovasi baru. Pedagang harus kreatif dan memiliki pemikiran yang baru untuk toko mereka. Beberapa pedagang Pasar Johar akhirnya memutuskan untuk membuat produk dan </w:t>
      </w:r>
      <w:r w:rsidRPr="00855902">
        <w:rPr>
          <w:rFonts w:ascii="Times New Roman" w:hAnsi="Times New Roman" w:cs="Times New Roman"/>
          <w:bCs/>
          <w:i/>
          <w:iCs/>
          <w:sz w:val="24"/>
          <w:lang w:val="id-ID"/>
        </w:rPr>
        <w:t>merk</w:t>
      </w:r>
      <w:r w:rsidRPr="00855902">
        <w:rPr>
          <w:rFonts w:ascii="Times New Roman" w:hAnsi="Times New Roman" w:cs="Times New Roman"/>
          <w:bCs/>
          <w:iCs/>
          <w:sz w:val="24"/>
          <w:lang w:val="id-ID"/>
        </w:rPr>
        <w:t xml:space="preserve"> mereka sendiri supaya tidak mudah ditiru dan tidak dimiliki oleh toko mana pun, sehingga jika pembeli menginginkannya, maka secara otomatis mau tidak mau harus membeli dari tokonya.</w:t>
      </w:r>
    </w:p>
    <w:p w14:paraId="6FB2A3AE"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p>
    <w:p w14:paraId="333E2ACB" w14:textId="77777777" w:rsidR="00855902" w:rsidRPr="00855902" w:rsidRDefault="00855902" w:rsidP="00855902">
      <w:pPr>
        <w:spacing w:after="0" w:line="240" w:lineRule="auto"/>
        <w:ind w:left="425"/>
        <w:jc w:val="both"/>
        <w:rPr>
          <w:rFonts w:ascii="Times New Roman" w:hAnsi="Times New Roman" w:cs="Times New Roman"/>
          <w:bCs/>
          <w:iCs/>
          <w:sz w:val="24"/>
          <w:lang w:val="id-ID"/>
        </w:rPr>
      </w:pPr>
      <w:r w:rsidRPr="00855902">
        <w:rPr>
          <w:rFonts w:ascii="Times New Roman" w:hAnsi="Times New Roman" w:cs="Times New Roman"/>
          <w:bCs/>
          <w:iCs/>
          <w:sz w:val="24"/>
          <w:lang w:val="id-ID"/>
        </w:rPr>
        <w:t>“</w:t>
      </w:r>
      <w:r w:rsidRPr="006316B1">
        <w:rPr>
          <w:rFonts w:ascii="Times New Roman" w:hAnsi="Times New Roman" w:cs="Times New Roman"/>
          <w:bCs/>
          <w:iCs/>
          <w:sz w:val="24"/>
          <w:lang w:val="id-ID"/>
        </w:rPr>
        <w:t>Kita selalu melakukan strategi bertahan yang kreatif. Contohnya seperti berinovasi dengan cara yang biasanya mungkin kita itu sistemnya eceran murni dan mengambil produk orang lain untuk dijual lagi, kalau sekarang tidak. Sekarang, kita membuat produk kita sendiri, model–model sendiri dan merk kita sendiri. Kita mencari konveksi yang bagus dan terjangkau, kita bikinlah produk disana. Jadi benar – benar memproduksi barang sendiri, sudah tidak mengambil dari pabrik atau menjual barang lagi. Itu salah satu strategi untuk tetap bisa lebih kompetitif dengan adanya online shop</w:t>
      </w:r>
      <w:r w:rsidRPr="00855902">
        <w:rPr>
          <w:rFonts w:ascii="Times New Roman" w:hAnsi="Times New Roman" w:cs="Times New Roman"/>
          <w:bCs/>
          <w:iCs/>
          <w:sz w:val="24"/>
          <w:lang w:val="id-ID"/>
        </w:rPr>
        <w:t>.” (Wawancara dengan Bapak Fadly 23 Agustus 2023).</w:t>
      </w:r>
    </w:p>
    <w:p w14:paraId="72FC8CD4"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p>
    <w:p w14:paraId="5DB38E1C" w14:textId="77777777" w:rsidR="00855902" w:rsidRPr="00855902" w:rsidRDefault="00855902" w:rsidP="00855902">
      <w:pPr>
        <w:spacing w:after="0" w:line="240" w:lineRule="auto"/>
        <w:jc w:val="center"/>
        <w:rPr>
          <w:rFonts w:ascii="Times New Roman" w:hAnsi="Times New Roman" w:cs="Times New Roman"/>
          <w:b/>
          <w:bCs/>
          <w:sz w:val="24"/>
          <w:lang w:val="id-ID"/>
        </w:rPr>
      </w:pPr>
      <w:r w:rsidRPr="00855902">
        <w:rPr>
          <w:rFonts w:ascii="Times New Roman" w:hAnsi="Times New Roman" w:cs="Times New Roman"/>
          <w:bCs/>
          <w:noProof/>
          <w:sz w:val="24"/>
          <w:lang w:val="id-ID"/>
        </w:rPr>
        <w:drawing>
          <wp:inline distT="0" distB="0" distL="0" distR="0" wp14:anchorId="7FE139BE" wp14:editId="492C951A">
            <wp:extent cx="1349875" cy="1800000"/>
            <wp:effectExtent l="0" t="0" r="3175" b="0"/>
            <wp:docPr id="11441597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159770"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49875" cy="1800000"/>
                    </a:xfrm>
                    <a:prstGeom prst="rect">
                      <a:avLst/>
                    </a:prstGeom>
                  </pic:spPr>
                </pic:pic>
              </a:graphicData>
            </a:graphic>
          </wp:inline>
        </w:drawing>
      </w:r>
    </w:p>
    <w:p w14:paraId="4C5FB3FE" w14:textId="77777777" w:rsidR="00855902" w:rsidRPr="00855902" w:rsidRDefault="00855902" w:rsidP="00855902">
      <w:pPr>
        <w:spacing w:after="0" w:line="240" w:lineRule="auto"/>
        <w:jc w:val="center"/>
        <w:rPr>
          <w:rFonts w:ascii="Times New Roman" w:hAnsi="Times New Roman" w:cs="Times New Roman"/>
          <w:bCs/>
          <w:sz w:val="24"/>
          <w:lang w:val="id-ID"/>
        </w:rPr>
      </w:pPr>
      <w:r w:rsidRPr="00855902">
        <w:rPr>
          <w:rFonts w:ascii="Times New Roman" w:hAnsi="Times New Roman" w:cs="Times New Roman"/>
          <w:b/>
          <w:bCs/>
          <w:sz w:val="24"/>
          <w:lang w:val="id-ID"/>
        </w:rPr>
        <w:t xml:space="preserve">Gambar 6. </w:t>
      </w:r>
      <w:r w:rsidRPr="00855902">
        <w:rPr>
          <w:rFonts w:ascii="Times New Roman" w:hAnsi="Times New Roman" w:cs="Times New Roman"/>
          <w:bCs/>
          <w:sz w:val="24"/>
          <w:lang w:val="id-ID"/>
        </w:rPr>
        <w:t>Toko Pakaian yang diproduksi sendiri oleh Bapak Fadly</w:t>
      </w:r>
    </w:p>
    <w:p w14:paraId="0E88FFBA" w14:textId="77777777" w:rsidR="00855902" w:rsidRPr="00950CB3" w:rsidRDefault="00855902" w:rsidP="00855902">
      <w:pPr>
        <w:spacing w:after="0" w:line="240" w:lineRule="auto"/>
        <w:jc w:val="center"/>
        <w:rPr>
          <w:rFonts w:ascii="Times New Roman" w:hAnsi="Times New Roman" w:cs="Times New Roman"/>
          <w:bCs/>
          <w:i/>
          <w:iCs/>
          <w:sz w:val="20"/>
          <w:szCs w:val="20"/>
          <w:lang w:val="id-ID"/>
        </w:rPr>
      </w:pPr>
      <w:r w:rsidRPr="00950CB3">
        <w:rPr>
          <w:rFonts w:ascii="Times New Roman" w:hAnsi="Times New Roman" w:cs="Times New Roman"/>
          <w:bCs/>
          <w:i/>
          <w:iCs/>
          <w:sz w:val="20"/>
          <w:szCs w:val="20"/>
          <w:lang w:val="id-ID"/>
        </w:rPr>
        <w:t>(Sumber: Dokumentasi Penulis, 2023)</w:t>
      </w:r>
    </w:p>
    <w:p w14:paraId="38C73DFD"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p>
    <w:p w14:paraId="4EA1EE52"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r w:rsidRPr="00855902">
        <w:rPr>
          <w:rFonts w:ascii="Times New Roman" w:hAnsi="Times New Roman" w:cs="Times New Roman"/>
          <w:bCs/>
          <w:iCs/>
          <w:sz w:val="24"/>
          <w:lang w:val="id-ID"/>
        </w:rPr>
        <w:t xml:space="preserve">Para pedagang akhirnya produksi sendiri yang memangkas biaya harga jadi, sehingga jauh lebih murah biaya produksinya. Akhirnya berpengaruh pada harga jual mereka yang bisa menjual dengan harga yang jauh lebih murah daripada barang jadi. Itu pun sangat berimbas pada dagangan mereka, harganya bisa lebih miring daripada </w:t>
      </w:r>
      <w:r w:rsidRPr="00855902">
        <w:rPr>
          <w:rFonts w:ascii="Times New Roman" w:hAnsi="Times New Roman" w:cs="Times New Roman"/>
          <w:bCs/>
          <w:i/>
          <w:iCs/>
          <w:sz w:val="24"/>
          <w:lang w:val="id-ID"/>
        </w:rPr>
        <w:t>online</w:t>
      </w:r>
      <w:r w:rsidRPr="00855902">
        <w:rPr>
          <w:rFonts w:ascii="Times New Roman" w:hAnsi="Times New Roman" w:cs="Times New Roman"/>
          <w:bCs/>
          <w:iCs/>
          <w:sz w:val="24"/>
          <w:lang w:val="id-ID"/>
        </w:rPr>
        <w:t xml:space="preserve">, karena produksi sendiri. Untuk modelnya sendiri, pada akhirnya tidak pasaran tetapi tetap bisa mengikuti model pada saat ini. Bapak Fadly sudah tidak lagi mengambil barang dari toko lain atau orang lain untuk dijual lagi. Karena menurutnya jika seperti itu, harganya pasti sudah mahal karena berasal dari tangan kedua. Bapak Fadly menghemat biaya produksinya dengan cara membuat dan menjahit design pakaiannya sendiri dengan </w:t>
      </w:r>
      <w:r w:rsidRPr="00855902">
        <w:rPr>
          <w:rFonts w:ascii="Times New Roman" w:hAnsi="Times New Roman" w:cs="Times New Roman"/>
          <w:bCs/>
          <w:i/>
          <w:iCs/>
          <w:sz w:val="24"/>
          <w:lang w:val="id-ID"/>
        </w:rPr>
        <w:t>merk</w:t>
      </w:r>
      <w:r w:rsidRPr="00855902">
        <w:rPr>
          <w:rFonts w:ascii="Times New Roman" w:hAnsi="Times New Roman" w:cs="Times New Roman"/>
          <w:bCs/>
          <w:iCs/>
          <w:sz w:val="24"/>
          <w:lang w:val="id-ID"/>
        </w:rPr>
        <w:t xml:space="preserve"> yang dibuatnya sendiri. Ia mencari tempat konveksi di daerah Kota Pekalongan yang bagus dan harganya masih terjangkau. Bapak Fadly juga menciptakan model – model pakaiannya sendiri.</w:t>
      </w:r>
    </w:p>
    <w:p w14:paraId="3540B0B5"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p>
    <w:p w14:paraId="0DC7DF55" w14:textId="77777777" w:rsidR="00855902" w:rsidRPr="00855902" w:rsidRDefault="00855902" w:rsidP="00855902">
      <w:pPr>
        <w:spacing w:after="0" w:line="240" w:lineRule="auto"/>
        <w:ind w:left="425"/>
        <w:jc w:val="both"/>
        <w:rPr>
          <w:rFonts w:ascii="Times New Roman" w:hAnsi="Times New Roman" w:cs="Times New Roman"/>
          <w:bCs/>
          <w:iCs/>
          <w:sz w:val="24"/>
          <w:lang w:val="id-ID"/>
        </w:rPr>
      </w:pPr>
      <w:r w:rsidRPr="00855902">
        <w:rPr>
          <w:rFonts w:ascii="Times New Roman" w:hAnsi="Times New Roman" w:cs="Times New Roman"/>
          <w:bCs/>
          <w:iCs/>
          <w:sz w:val="24"/>
          <w:lang w:val="id-ID"/>
        </w:rPr>
        <w:t>“</w:t>
      </w:r>
      <w:r w:rsidRPr="006316B1">
        <w:rPr>
          <w:rFonts w:ascii="Times New Roman" w:hAnsi="Times New Roman" w:cs="Times New Roman"/>
          <w:bCs/>
          <w:iCs/>
          <w:sz w:val="24"/>
          <w:lang w:val="id-ID"/>
        </w:rPr>
        <w:t xml:space="preserve">Strategi yang saya lakukan sejauh ini, saya membuat merk dan produk sendiri. Misalkan kalau saya ini kan contohnya nama saya kan Irma, nah saya membuat merk sesuai nama toko saya Ira begitu. Jadi saya bikinnya sendiri, saat membuat dengan penjahit. Lalu saya packing sendiri, saya kasih karton sendiri, desainnya juga saya bikin sendiri dan akhirnya saya kasih merk sendiri. Tujuan saya membuat produk sendiri supaya kita bisa mengangkat </w:t>
      </w:r>
      <w:r w:rsidRPr="006316B1">
        <w:rPr>
          <w:rFonts w:ascii="Times New Roman" w:hAnsi="Times New Roman" w:cs="Times New Roman"/>
          <w:bCs/>
          <w:iCs/>
          <w:sz w:val="24"/>
          <w:lang w:val="id-ID"/>
        </w:rPr>
        <w:lastRenderedPageBreak/>
        <w:t>harganya. Merknya berbeda sehingga tidak ada yang bisa membandingkan harganya dengan merk yang sama seperti milik saya. Selain itu, ketika membuat brand sendiri kan tidak pasaran modelnya, dan tidak semua orang juga punya</w:t>
      </w:r>
      <w:r w:rsidRPr="00855902">
        <w:rPr>
          <w:rFonts w:ascii="Times New Roman" w:hAnsi="Times New Roman" w:cs="Times New Roman"/>
          <w:bCs/>
          <w:iCs/>
          <w:sz w:val="24"/>
          <w:lang w:val="id-ID"/>
        </w:rPr>
        <w:t>.” (Wawancara dengan Ibu Irma 23 Agustus 2023).</w:t>
      </w:r>
    </w:p>
    <w:p w14:paraId="47CF6F9C"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p>
    <w:p w14:paraId="7BF98232"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r w:rsidRPr="00855902">
        <w:rPr>
          <w:rFonts w:ascii="Times New Roman" w:hAnsi="Times New Roman" w:cs="Times New Roman"/>
          <w:bCs/>
          <w:iCs/>
          <w:sz w:val="24"/>
          <w:lang w:val="id-ID"/>
        </w:rPr>
        <w:t xml:space="preserve">Menurut apa yang dikatakan narasumber diatas yaitu Ibu Irma, ia juga melakukan strategi bertahan yang hampir mirip dengan yang dilakukan oleh Bapak Fadly. Ibu Irma juga membuat </w:t>
      </w:r>
      <w:r w:rsidRPr="00855902">
        <w:rPr>
          <w:rFonts w:ascii="Times New Roman" w:hAnsi="Times New Roman" w:cs="Times New Roman"/>
          <w:bCs/>
          <w:i/>
          <w:iCs/>
          <w:sz w:val="24"/>
          <w:lang w:val="id-ID"/>
        </w:rPr>
        <w:t>merk</w:t>
      </w:r>
      <w:r w:rsidRPr="00855902">
        <w:rPr>
          <w:rFonts w:ascii="Times New Roman" w:hAnsi="Times New Roman" w:cs="Times New Roman"/>
          <w:bCs/>
          <w:iCs/>
          <w:sz w:val="24"/>
          <w:lang w:val="id-ID"/>
        </w:rPr>
        <w:t xml:space="preserve"> produknya sendiri. </w:t>
      </w:r>
      <w:r w:rsidRPr="00855902">
        <w:rPr>
          <w:rFonts w:ascii="Times New Roman" w:hAnsi="Times New Roman" w:cs="Times New Roman"/>
          <w:bCs/>
          <w:i/>
          <w:iCs/>
          <w:sz w:val="24"/>
          <w:lang w:val="id-ID"/>
        </w:rPr>
        <w:t>Merk</w:t>
      </w:r>
      <w:r w:rsidRPr="00855902">
        <w:rPr>
          <w:rFonts w:ascii="Times New Roman" w:hAnsi="Times New Roman" w:cs="Times New Roman"/>
          <w:bCs/>
          <w:iCs/>
          <w:sz w:val="24"/>
          <w:lang w:val="id-ID"/>
        </w:rPr>
        <w:t xml:space="preserve">nya adalah “Ira” yang mana merupakan nama toko dan nama dirinya. </w:t>
      </w:r>
      <w:r w:rsidRPr="00855902">
        <w:rPr>
          <w:rFonts w:ascii="Times New Roman" w:hAnsi="Times New Roman" w:cs="Times New Roman"/>
          <w:bCs/>
          <w:i/>
          <w:iCs/>
          <w:sz w:val="24"/>
          <w:lang w:val="id-ID"/>
        </w:rPr>
        <w:t>Merk</w:t>
      </w:r>
      <w:r w:rsidRPr="00855902">
        <w:rPr>
          <w:rFonts w:ascii="Times New Roman" w:hAnsi="Times New Roman" w:cs="Times New Roman"/>
          <w:bCs/>
          <w:iCs/>
          <w:sz w:val="24"/>
          <w:lang w:val="id-ID"/>
        </w:rPr>
        <w:t xml:space="preserve"> tersebut digunakannya untuk membuat manset, kaos kaki, sarung tangan dan juga beberapa produk lainnya. Dirinya menganggap bahwa dengan memproduksi sendiri, modelnya tidak akan mudah dijumpai atau pasaran dengan model pada umumnya. Selain itu, orang yang membeli dari tokonya jadi tidak memiliki pilihan lain selain membeli barang yang dibuatnya. Hal ini dikarenakan, para pembeli tidak bisa membandingkan harga dengan </w:t>
      </w:r>
      <w:r w:rsidRPr="00855902">
        <w:rPr>
          <w:rFonts w:ascii="Times New Roman" w:hAnsi="Times New Roman" w:cs="Times New Roman"/>
          <w:bCs/>
          <w:i/>
          <w:iCs/>
          <w:sz w:val="24"/>
          <w:lang w:val="id-ID"/>
        </w:rPr>
        <w:t>online shop</w:t>
      </w:r>
      <w:r w:rsidRPr="00855902">
        <w:rPr>
          <w:rFonts w:ascii="Times New Roman" w:hAnsi="Times New Roman" w:cs="Times New Roman"/>
          <w:bCs/>
          <w:iCs/>
          <w:sz w:val="24"/>
          <w:lang w:val="id-ID"/>
        </w:rPr>
        <w:t xml:space="preserve"> atau kompetitor lainnya. Karena produknya hanyalah satu satunya dan hanya dijual di tokonya saja.</w:t>
      </w:r>
    </w:p>
    <w:p w14:paraId="2E049FCB" w14:textId="77777777" w:rsidR="00855902" w:rsidRPr="00855902" w:rsidRDefault="00855902" w:rsidP="00855902">
      <w:pPr>
        <w:spacing w:after="0" w:line="240" w:lineRule="auto"/>
        <w:ind w:firstLine="425"/>
        <w:jc w:val="both"/>
        <w:rPr>
          <w:rFonts w:ascii="Times New Roman" w:hAnsi="Times New Roman" w:cs="Times New Roman"/>
          <w:bCs/>
          <w:iCs/>
          <w:sz w:val="24"/>
          <w:lang w:val="id-ID"/>
        </w:rPr>
      </w:pPr>
    </w:p>
    <w:p w14:paraId="0272EA51" w14:textId="77777777" w:rsidR="00855902" w:rsidRPr="00855902" w:rsidRDefault="00855902" w:rsidP="00855902">
      <w:pPr>
        <w:spacing w:after="0" w:line="240" w:lineRule="auto"/>
        <w:jc w:val="both"/>
        <w:rPr>
          <w:rFonts w:ascii="Times New Roman" w:hAnsi="Times New Roman" w:cs="Times New Roman"/>
          <w:b/>
          <w:bCs/>
          <w:i/>
          <w:iCs/>
          <w:sz w:val="24"/>
          <w:lang w:val="id-ID"/>
        </w:rPr>
      </w:pPr>
      <w:r w:rsidRPr="00855902">
        <w:rPr>
          <w:rFonts w:ascii="Times New Roman" w:hAnsi="Times New Roman" w:cs="Times New Roman"/>
          <w:b/>
          <w:bCs/>
          <w:i/>
          <w:sz w:val="24"/>
          <w:lang w:val="id-ID"/>
        </w:rPr>
        <w:t>Mendekorasi Toko dengan Hiasan yang Menarik</w:t>
      </w:r>
    </w:p>
    <w:p w14:paraId="0D93E86A"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Dekorasi toko sangat penting bagi keramaian toko. Semakin menarik desain dan dekorasi toko yang dibuat oleh para pedagang, maka akan semakin banyak pembeli yang tertarik untuk mengunjungi toko mereka. Pedagang Pasar Johar akhirnya berlomba-lomba untuk memberikan hiasan yang menarik dan mendekorasi toko mereka.</w:t>
      </w:r>
    </w:p>
    <w:p w14:paraId="7E47ECD1"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28551B9E" w14:textId="77777777"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 “</w:t>
      </w:r>
      <w:r w:rsidRPr="006316B1">
        <w:rPr>
          <w:rFonts w:ascii="Times New Roman" w:hAnsi="Times New Roman" w:cs="Times New Roman"/>
          <w:bCs/>
          <w:sz w:val="24"/>
          <w:lang w:val="id-ID"/>
        </w:rPr>
        <w:t>Strategi yang saya yang lakukan disini yaitu adalah dengan mempercantik desain toko kita, mempercantik display dan hiasan di toko supaya pembeli itu betah dan merasa tertarik untuk melihat – lihat di toko saya. Pembeli akan sangat senang sekali jika melihat suasana toko yang menarik dan cantik. Karena memang jika dekornya bagus, juga enak dilihatnya</w:t>
      </w:r>
      <w:r w:rsidRPr="00855902">
        <w:rPr>
          <w:rFonts w:ascii="Times New Roman" w:hAnsi="Times New Roman" w:cs="Times New Roman"/>
          <w:bCs/>
          <w:sz w:val="24"/>
          <w:lang w:val="id-ID"/>
        </w:rPr>
        <w:t>.” (Wawancara dengan Bapak Wawan 17 Agustus 2023).</w:t>
      </w:r>
    </w:p>
    <w:p w14:paraId="64114274"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052F55FA"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Menurut apa yang dikatakan Bapak Wawan diatas, beliau melakukan dekorasi terhadap tokonya. Seperti menggantungkan beberapa korden dengan motif yang terlaris, kemudian juga merapikan korden dengan </w:t>
      </w:r>
      <w:r w:rsidRPr="00855902">
        <w:rPr>
          <w:rFonts w:ascii="Times New Roman" w:hAnsi="Times New Roman" w:cs="Times New Roman"/>
          <w:bCs/>
          <w:i/>
          <w:sz w:val="24"/>
          <w:lang w:val="id-ID"/>
        </w:rPr>
        <w:t xml:space="preserve">tone </w:t>
      </w:r>
      <w:r w:rsidRPr="00855902">
        <w:rPr>
          <w:rFonts w:ascii="Times New Roman" w:hAnsi="Times New Roman" w:cs="Times New Roman"/>
          <w:bCs/>
          <w:sz w:val="24"/>
          <w:lang w:val="id-ID"/>
        </w:rPr>
        <w:t xml:space="preserve">warna yang senada dengan warna cat tokonya. Selain itu, ia juga memajang semua jenis warna korden yang terdapat di tokonya. Hal ini bertujuan supaya pembelinya mengerti bahwa toko kordennya ini cukup lengkap karena memiliki berbagai macam pilihan warna yang bagus. Menurutnya, pembeli itu sangat menyukai jika tokonya memiliki dekorasi yang menarik dan rapi. Pembeli akan senang berkunjung ke tokonya, terlepas akhirnya mereka membeli atau tidaknya. </w:t>
      </w:r>
    </w:p>
    <w:p w14:paraId="040218A3"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5F77DD42" w14:textId="77777777" w:rsidR="00855902" w:rsidRPr="00855902" w:rsidRDefault="00855902" w:rsidP="00855902">
      <w:pPr>
        <w:spacing w:after="0" w:line="240" w:lineRule="auto"/>
        <w:jc w:val="both"/>
        <w:rPr>
          <w:rFonts w:ascii="Times New Roman" w:hAnsi="Times New Roman" w:cs="Times New Roman"/>
          <w:b/>
          <w:bCs/>
          <w:i/>
          <w:iCs/>
          <w:sz w:val="24"/>
          <w:lang w:val="id-ID"/>
        </w:rPr>
      </w:pPr>
      <w:r w:rsidRPr="00855902">
        <w:rPr>
          <w:rFonts w:ascii="Times New Roman" w:hAnsi="Times New Roman" w:cs="Times New Roman"/>
          <w:b/>
          <w:bCs/>
          <w:i/>
          <w:iCs/>
          <w:sz w:val="24"/>
          <w:lang w:val="id-ID"/>
        </w:rPr>
        <w:t xml:space="preserve">Menambah Stock atau Item Dagangan </w:t>
      </w:r>
    </w:p>
    <w:p w14:paraId="14702816"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Variasi barang ataupun produk juga sangat mempengaruhi keramaian toko. Biasanya semakin lengkap toko tersebut, maka akan semakin ramai. Begitu pula dengan semakin banyaknya item pilihan barang yang dijual, pembeli akan semakin senang. Karena  semua barang yang diinginkan ataupun jenis yang diinginkan oleh pembeli tersebut terdapat dalam satu toko yang sama. Sehingga, apa pun jenis atau ukuran yang diinginkan oleh pembeli, para pedagang yang memiliki stok lengkap akan dengan senang hati memenuhi keinginan para pelanggan. </w:t>
      </w:r>
    </w:p>
    <w:p w14:paraId="2DBE982E"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03E0DB6E" w14:textId="77777777" w:rsidR="00855902" w:rsidRPr="00855902" w:rsidRDefault="00855902" w:rsidP="00855902">
      <w:pPr>
        <w:spacing w:after="0" w:line="240" w:lineRule="auto"/>
        <w:jc w:val="center"/>
        <w:rPr>
          <w:rFonts w:ascii="Times New Roman" w:hAnsi="Times New Roman" w:cs="Times New Roman"/>
          <w:bCs/>
          <w:sz w:val="24"/>
          <w:lang w:val="id-ID"/>
        </w:rPr>
      </w:pPr>
      <w:r w:rsidRPr="00855902">
        <w:rPr>
          <w:rFonts w:ascii="Times New Roman" w:hAnsi="Times New Roman" w:cs="Times New Roman"/>
          <w:bCs/>
          <w:noProof/>
          <w:sz w:val="24"/>
          <w:lang w:val="id-ID"/>
        </w:rPr>
        <w:lastRenderedPageBreak/>
        <w:drawing>
          <wp:inline distT="0" distB="0" distL="0" distR="0" wp14:anchorId="543E58E4" wp14:editId="3182D949">
            <wp:extent cx="1598353" cy="1800000"/>
            <wp:effectExtent l="19050" t="19050" r="20955" b="10160"/>
            <wp:docPr id="295880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88055" name="Picture 4"/>
                    <pic:cNvPicPr>
                      <a:picLocks noChangeAspect="1"/>
                    </pic:cNvPicPr>
                  </pic:nvPicPr>
                  <pic:blipFill>
                    <a:blip r:embed="rId18" cstate="print">
                      <a:extLst>
                        <a:ext uri="{28A0092B-C50C-407E-A947-70E740481C1C}">
                          <a14:useLocalDpi xmlns:a14="http://schemas.microsoft.com/office/drawing/2010/main" val="0"/>
                        </a:ext>
                      </a:extLst>
                    </a:blip>
                    <a:srcRect l="10988" t="24602" r="7255" b="6360"/>
                    <a:stretch>
                      <a:fillRect/>
                    </a:stretch>
                  </pic:blipFill>
                  <pic:spPr>
                    <a:xfrm>
                      <a:off x="0" y="0"/>
                      <a:ext cx="1598353" cy="1800000"/>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0E43F62A" w14:textId="77777777" w:rsidR="00855902" w:rsidRDefault="00855902" w:rsidP="00855902">
      <w:pPr>
        <w:spacing w:after="0" w:line="240" w:lineRule="auto"/>
        <w:jc w:val="center"/>
        <w:rPr>
          <w:rFonts w:ascii="Times New Roman" w:hAnsi="Times New Roman" w:cs="Times New Roman"/>
          <w:b/>
          <w:bCs/>
          <w:sz w:val="24"/>
          <w:lang w:val="id-ID"/>
        </w:rPr>
      </w:pPr>
    </w:p>
    <w:p w14:paraId="644EBFB5" w14:textId="59D9A962" w:rsidR="00855902" w:rsidRPr="00855902" w:rsidRDefault="00855902" w:rsidP="00855902">
      <w:pPr>
        <w:spacing w:after="0" w:line="240" w:lineRule="auto"/>
        <w:jc w:val="center"/>
        <w:rPr>
          <w:rFonts w:ascii="Times New Roman" w:hAnsi="Times New Roman" w:cs="Times New Roman"/>
          <w:bCs/>
          <w:sz w:val="24"/>
          <w:lang w:val="id-ID"/>
        </w:rPr>
      </w:pPr>
      <w:r w:rsidRPr="00855902">
        <w:rPr>
          <w:rFonts w:ascii="Times New Roman" w:hAnsi="Times New Roman" w:cs="Times New Roman"/>
          <w:b/>
          <w:bCs/>
          <w:sz w:val="24"/>
          <w:lang w:val="id-ID"/>
        </w:rPr>
        <w:t xml:space="preserve">Gambar 7. </w:t>
      </w:r>
      <w:r w:rsidRPr="00855902">
        <w:rPr>
          <w:rFonts w:ascii="Times New Roman" w:hAnsi="Times New Roman" w:cs="Times New Roman"/>
          <w:bCs/>
          <w:sz w:val="24"/>
          <w:lang w:val="id-ID"/>
        </w:rPr>
        <w:t>Stok Barang Dagangan Milik Bapak Sunaryanto</w:t>
      </w:r>
    </w:p>
    <w:p w14:paraId="3C1D7E29" w14:textId="03D6982B" w:rsidR="00855902" w:rsidRPr="00950CB3" w:rsidRDefault="00855902" w:rsidP="00855902">
      <w:pPr>
        <w:spacing w:after="0" w:line="240" w:lineRule="auto"/>
        <w:jc w:val="center"/>
        <w:rPr>
          <w:rFonts w:ascii="Times New Roman" w:hAnsi="Times New Roman" w:cs="Times New Roman"/>
          <w:bCs/>
          <w:i/>
          <w:iCs/>
          <w:sz w:val="20"/>
          <w:szCs w:val="20"/>
          <w:lang w:val="id-ID"/>
        </w:rPr>
      </w:pPr>
      <w:r w:rsidRPr="00950CB3">
        <w:rPr>
          <w:rFonts w:ascii="Times New Roman" w:hAnsi="Times New Roman" w:cs="Times New Roman"/>
          <w:bCs/>
          <w:i/>
          <w:iCs/>
          <w:sz w:val="20"/>
          <w:szCs w:val="20"/>
          <w:lang w:val="id-ID"/>
        </w:rPr>
        <w:t>(Sumber: Dokumentasi Penulis, 2023)</w:t>
      </w:r>
    </w:p>
    <w:p w14:paraId="021424EF" w14:textId="77777777" w:rsidR="00855902" w:rsidRDefault="00855902" w:rsidP="00855902">
      <w:pPr>
        <w:spacing w:after="0" w:line="240" w:lineRule="auto"/>
        <w:jc w:val="both"/>
        <w:rPr>
          <w:rFonts w:ascii="Times New Roman" w:hAnsi="Times New Roman" w:cs="Times New Roman"/>
          <w:bCs/>
          <w:sz w:val="24"/>
          <w:lang w:val="id-ID"/>
        </w:rPr>
      </w:pPr>
      <w:bookmarkStart w:id="6" w:name="_Hlk156973482"/>
    </w:p>
    <w:p w14:paraId="527DCAF4" w14:textId="243AE29B"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 xml:space="preserve">Strategi yang saya lakukan utamanya adalah saya menambah modal jualan. Yang semulanya saya hanya stok sedikit dan terbatas barangnya, menjadi saya stok lebih variasi dan beragam model dan jenisnya. Dikarenakan jika tidak begitu, toko ini tidak akan bisa mengimbangi </w:t>
      </w:r>
      <w:r w:rsidRPr="00950CB3">
        <w:rPr>
          <w:rFonts w:ascii="Times New Roman" w:hAnsi="Times New Roman" w:cs="Times New Roman"/>
          <w:bCs/>
          <w:i/>
          <w:iCs/>
          <w:sz w:val="24"/>
          <w:lang w:val="id-ID"/>
        </w:rPr>
        <w:t>online shop</w:t>
      </w:r>
      <w:r w:rsidRPr="006316B1">
        <w:rPr>
          <w:rFonts w:ascii="Times New Roman" w:hAnsi="Times New Roman" w:cs="Times New Roman"/>
          <w:bCs/>
          <w:sz w:val="24"/>
          <w:lang w:val="id-ID"/>
        </w:rPr>
        <w:t>. Terutama jika nanti Matahari Pasar Johar yang terbakar kemarin sudah kembali membaik bangunannya, saya akan menambah modal lebih banyak supaya toko ini tetap lengkap jenisnya dan juga lebih menarik. Jadi jika ada orang bertanya model jeans yang sedang tren, saya memilikinya</w:t>
      </w:r>
      <w:r w:rsidRPr="00855902">
        <w:rPr>
          <w:rFonts w:ascii="Times New Roman" w:hAnsi="Times New Roman" w:cs="Times New Roman"/>
          <w:bCs/>
          <w:sz w:val="24"/>
          <w:lang w:val="id-ID"/>
        </w:rPr>
        <w:t>.” (Wawancara dengan Bapak Sunaryanto 23 Agustus 2023).</w:t>
      </w:r>
    </w:p>
    <w:bookmarkEnd w:id="6"/>
    <w:p w14:paraId="2D4A43A2" w14:textId="77777777" w:rsidR="00855902" w:rsidRDefault="00855902" w:rsidP="00855902">
      <w:pPr>
        <w:spacing w:after="0" w:line="240" w:lineRule="auto"/>
        <w:ind w:firstLine="425"/>
        <w:jc w:val="both"/>
        <w:rPr>
          <w:rFonts w:ascii="Times New Roman" w:hAnsi="Times New Roman" w:cs="Times New Roman"/>
          <w:bCs/>
          <w:sz w:val="24"/>
          <w:lang w:val="id-ID"/>
        </w:rPr>
      </w:pPr>
    </w:p>
    <w:p w14:paraId="3EDFC73C" w14:textId="6047606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Bapak Sunaryanto mengatakan bahwa dirinya perlu menerapkan strategi yang cukup mengeluarkan banyak biaya. Sebab dirinya menambahkan modal usahanya jauh lebih banyak dari biasanya. Dirinya menambah berbagai jenis dan varian produk celana jeans-nya. Tujuannya adalah supaya para pelanggan dan </w:t>
      </w:r>
      <w:r w:rsidRPr="00855902">
        <w:rPr>
          <w:rFonts w:ascii="Times New Roman" w:hAnsi="Times New Roman" w:cs="Times New Roman"/>
          <w:bCs/>
          <w:i/>
          <w:iCs/>
          <w:sz w:val="24"/>
          <w:lang w:val="id-ID"/>
        </w:rPr>
        <w:t>reseller</w:t>
      </w:r>
      <w:r w:rsidRPr="00855902">
        <w:rPr>
          <w:rFonts w:ascii="Times New Roman" w:hAnsi="Times New Roman" w:cs="Times New Roman"/>
          <w:bCs/>
          <w:sz w:val="24"/>
          <w:lang w:val="id-ID"/>
        </w:rPr>
        <w:t xml:space="preserve">-nya memiliki banyak pilihan ketika akan berbelanja dari tokonya. Selain itu, dengan semakin banyaknya model dan jenis yang dimili tokonya, maka akan semakin banyak pelangggan baru yang akan datang untuk membeli apa yang diinginkannya. Dengan adanya model yang beragam dan mengikuti perkembangan model saat ini, maka tokonya akan tetap bisa bertahan dan setara dengan apa saja yang dijual oleh </w:t>
      </w:r>
      <w:r w:rsidRPr="00855902">
        <w:rPr>
          <w:rFonts w:ascii="Times New Roman" w:hAnsi="Times New Roman" w:cs="Times New Roman"/>
          <w:bCs/>
          <w:i/>
          <w:iCs/>
          <w:sz w:val="24"/>
          <w:lang w:val="id-ID"/>
        </w:rPr>
        <w:t>online</w:t>
      </w:r>
      <w:r w:rsidRPr="00855902">
        <w:rPr>
          <w:rFonts w:ascii="Times New Roman" w:hAnsi="Times New Roman" w:cs="Times New Roman"/>
          <w:bCs/>
          <w:i/>
          <w:sz w:val="24"/>
          <w:lang w:val="id-ID"/>
        </w:rPr>
        <w:t xml:space="preserve"> </w:t>
      </w:r>
      <w:r w:rsidRPr="00855902">
        <w:rPr>
          <w:rFonts w:ascii="Times New Roman" w:hAnsi="Times New Roman" w:cs="Times New Roman"/>
          <w:bCs/>
          <w:i/>
          <w:iCs/>
          <w:sz w:val="24"/>
          <w:lang w:val="id-ID"/>
        </w:rPr>
        <w:t>shop</w:t>
      </w:r>
      <w:r w:rsidRPr="00855902">
        <w:rPr>
          <w:rFonts w:ascii="Times New Roman" w:hAnsi="Times New Roman" w:cs="Times New Roman"/>
          <w:bCs/>
          <w:sz w:val="24"/>
          <w:lang w:val="id-ID"/>
        </w:rPr>
        <w:t xml:space="preserve">. </w:t>
      </w:r>
    </w:p>
    <w:p w14:paraId="29EB2569"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3D06F41A" w14:textId="77777777" w:rsidR="00855902" w:rsidRPr="00855902" w:rsidRDefault="00855902" w:rsidP="00855902">
      <w:pPr>
        <w:spacing w:after="0" w:line="240" w:lineRule="auto"/>
        <w:jc w:val="both"/>
        <w:rPr>
          <w:rFonts w:ascii="Times New Roman" w:hAnsi="Times New Roman" w:cs="Times New Roman"/>
          <w:b/>
          <w:bCs/>
          <w:i/>
          <w:iCs/>
          <w:sz w:val="24"/>
          <w:lang w:val="id-ID"/>
        </w:rPr>
      </w:pPr>
      <w:r w:rsidRPr="00855902">
        <w:rPr>
          <w:rFonts w:ascii="Times New Roman" w:hAnsi="Times New Roman" w:cs="Times New Roman"/>
          <w:b/>
          <w:bCs/>
          <w:i/>
          <w:iCs/>
          <w:sz w:val="24"/>
          <w:lang w:val="id-ID"/>
        </w:rPr>
        <w:t>Mengikuti Bazaar atau Event di Mall</w:t>
      </w:r>
    </w:p>
    <w:p w14:paraId="4ECF63CF"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Bazaar sering diadakan di mall mall besar di Kota Semarang, contohnya di DP Mall, Paragon dan Citraland. Hal ini dimanfaatkan para pedagang untuk memperkenalkan produknya di kancah nasional. Selain itu, supaya produk mereka juga lebih bisa dikenal oleh masyarakat Semarang. Acara bazaar sendiri biasanya berlangsung sekitar 1 sampai 2 minggu lamanya. Para pedagang cukup membayar sewa lapak saja, dan seterusnya selama waktu yang ditentukan akan bisa berjualan di lapak mereka masing-masing.</w:t>
      </w:r>
    </w:p>
    <w:p w14:paraId="0534D84A"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575A4B6C" w14:textId="77777777"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Strategi lain yang saya juga lakukan adalah saya juga sering mendaftar dan mengikuti event jualan di mall, untuk menaikkan toko ini. Tetapi, sekarang saya sudah tidak ikut lagi, karena berbenturan dengan reseller saya. Biarkan saya memberikan kesempatan kepada mereka. Kendalanya ya itu karena banyak reseller saya juga yang berjualan di mall itu juga jadinya saya tidak bisa ikut lagi. Tetapi dengan promosi saja banyak reseller yang akhirnya mengambil barang tempat saya. Dan itu sangat lumayan sekali</w:t>
      </w:r>
      <w:r w:rsidRPr="00855902">
        <w:rPr>
          <w:rFonts w:ascii="Times New Roman" w:hAnsi="Times New Roman" w:cs="Times New Roman"/>
          <w:bCs/>
          <w:sz w:val="24"/>
          <w:lang w:val="id-ID"/>
        </w:rPr>
        <w:t>.” (Wawancara dengan Bapak Agus Arianto 23 Agustus 2023).</w:t>
      </w:r>
    </w:p>
    <w:p w14:paraId="3E0C6572"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7C9C9FE0"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lastRenderedPageBreak/>
        <w:t xml:space="preserve">Strategi lain yang dilakukan Bapak Agus yaitu mengikuti </w:t>
      </w:r>
      <w:r w:rsidRPr="00855902">
        <w:rPr>
          <w:rFonts w:ascii="Times New Roman" w:hAnsi="Times New Roman" w:cs="Times New Roman"/>
          <w:bCs/>
          <w:i/>
          <w:sz w:val="24"/>
          <w:lang w:val="id-ID"/>
        </w:rPr>
        <w:t>event – event</w:t>
      </w:r>
      <w:r w:rsidRPr="00855902">
        <w:rPr>
          <w:rFonts w:ascii="Times New Roman" w:hAnsi="Times New Roman" w:cs="Times New Roman"/>
          <w:bCs/>
          <w:sz w:val="24"/>
          <w:lang w:val="id-ID"/>
        </w:rPr>
        <w:t xml:space="preserve"> bazaar yang biasanya diadakan di mall – mall besar di Semarang. Namun, ia tidak mengikuti bazaar lagi, dikarenakan dirinya merasa kasihan jika harus bersaing langsung dengan </w:t>
      </w:r>
      <w:r w:rsidRPr="00855902">
        <w:rPr>
          <w:rFonts w:ascii="Times New Roman" w:hAnsi="Times New Roman" w:cs="Times New Roman"/>
          <w:bCs/>
          <w:i/>
          <w:sz w:val="24"/>
          <w:lang w:val="id-ID"/>
        </w:rPr>
        <w:t>reseller</w:t>
      </w:r>
      <w:r w:rsidRPr="00855902">
        <w:rPr>
          <w:rFonts w:ascii="Times New Roman" w:hAnsi="Times New Roman" w:cs="Times New Roman"/>
          <w:bCs/>
          <w:sz w:val="24"/>
          <w:lang w:val="id-ID"/>
        </w:rPr>
        <w:t xml:space="preserve"> dari tokonya sendiri. Pasalnya di dalam mall tersebut, banyak juga pedagang yang mengambil barang dari tokonya langsung. Karena merasa tidak enak dan banyak kendala, akhirnya Bapak Agus memutuskan untuk mengalah demi </w:t>
      </w:r>
      <w:r w:rsidRPr="00855902">
        <w:rPr>
          <w:rFonts w:ascii="Times New Roman" w:hAnsi="Times New Roman" w:cs="Times New Roman"/>
          <w:bCs/>
          <w:i/>
          <w:iCs/>
          <w:sz w:val="24"/>
          <w:lang w:val="id-ID"/>
        </w:rPr>
        <w:t>reseller</w:t>
      </w:r>
      <w:r w:rsidRPr="00855902">
        <w:rPr>
          <w:rFonts w:ascii="Times New Roman" w:hAnsi="Times New Roman" w:cs="Times New Roman"/>
          <w:bCs/>
          <w:sz w:val="24"/>
          <w:lang w:val="id-ID"/>
        </w:rPr>
        <w:t xml:space="preserve">-nya. </w:t>
      </w:r>
    </w:p>
    <w:p w14:paraId="1FAE4FEF"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7D3D4B87" w14:textId="77777777" w:rsidR="00855902" w:rsidRPr="00855902" w:rsidRDefault="00855902" w:rsidP="00855902">
      <w:pPr>
        <w:spacing w:after="0" w:line="240" w:lineRule="auto"/>
        <w:jc w:val="both"/>
        <w:rPr>
          <w:rFonts w:ascii="Times New Roman" w:hAnsi="Times New Roman" w:cs="Times New Roman"/>
          <w:b/>
          <w:bCs/>
          <w:i/>
          <w:sz w:val="24"/>
          <w:lang w:val="id-ID"/>
        </w:rPr>
      </w:pPr>
      <w:r w:rsidRPr="00855902">
        <w:rPr>
          <w:rFonts w:ascii="Times New Roman" w:hAnsi="Times New Roman" w:cs="Times New Roman"/>
          <w:b/>
          <w:bCs/>
          <w:i/>
          <w:sz w:val="24"/>
          <w:lang w:val="id-ID"/>
        </w:rPr>
        <w:t>Memberikan Bonus dan Diskon pada Pembeli</w:t>
      </w:r>
    </w:p>
    <w:p w14:paraId="338773BA" w14:textId="15116D21"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Bonus atau hadiah juga sangat penting dalam kelancaran usaha para pedagang. Pembeli mana yang tidak menyukai hadiah atau bonus yang diberikan oleh penjual. Itu tanda bahwa sang penjual menghargai para pembeli dan sebagai imbalan ketika sudah berbelanja di tokonya. Begitu pula dengan diskon atau potongan harga. Para pembeli sangat senang ketika para pedagang memberikan diskon kepada setiap barang yang dibeli oleh para pembeli. Berkurang 5 ribu sampai 10 ribu saja sudah sangat cukup bagi para pembeli.</w:t>
      </w:r>
    </w:p>
    <w:p w14:paraId="6E6F7FCF"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46870EDA" w14:textId="58944535"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Strategi lain yang saya lakukan itu biasanya Jumat berkah, jadi kalau saya pas buka toko ada potongan atau promo tiap Jumat. Atau tidak saya memberi bingkisan kecil untuk pelanggan. Kalau ada reseller yang belanja diatas 5 juta biasanya juga saya berikan bonus emas minigold supaya mereka senang. Alhamdulillah, setelah adanya inovasi yang saya lakukan orang – orang yang semula tidak tahu menjadi tahu</w:t>
      </w:r>
      <w:r w:rsidRPr="00855902">
        <w:rPr>
          <w:rFonts w:ascii="Times New Roman" w:hAnsi="Times New Roman" w:cs="Times New Roman"/>
          <w:bCs/>
          <w:sz w:val="24"/>
          <w:lang w:val="id-ID"/>
        </w:rPr>
        <w:t>.” (Wawancara dengan Ibu Sinta 17 Agustus 2023).</w:t>
      </w:r>
    </w:p>
    <w:p w14:paraId="46519557"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42DB03C5"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Berdasarkan yang dikatakan oleh Ibu Sinta di dalam wawancara tersebut, dirinya juga memiliki strategi lain bagi tokonya, yaitu beliau memberikan promo yang disebut promo Jumat Berkah. Promo yang dilakukannya yaitu setiap ada yang berbelanja ke tokonya di hari tersebut, dirinya akan memberikan potongan harga khusus atau diskon untuk setiap item produknya. Hal ini dilakukan supaya menarik minat pelanggannya dan juga sekalian mencari pahala, begitu menurutnya. Selain itu, jika disaat tertentu seperti menjelang hari raya Idul Fitri, Ibu Sinta akan memberikan bingkisan kecil berisi kue lebaran bagi para pelanggan setia tokonya. Sehingga, saat menjelang lebaran, tokonya menjadi ramai pembeli kembali.</w:t>
      </w:r>
    </w:p>
    <w:p w14:paraId="672C7C3F"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30A77B5E" w14:textId="77777777" w:rsidR="00855902" w:rsidRPr="00855902" w:rsidRDefault="00855902" w:rsidP="00855902">
      <w:pPr>
        <w:spacing w:after="0" w:line="240" w:lineRule="auto"/>
        <w:jc w:val="both"/>
        <w:rPr>
          <w:rFonts w:ascii="Times New Roman" w:hAnsi="Times New Roman" w:cs="Times New Roman"/>
          <w:b/>
          <w:bCs/>
          <w:sz w:val="24"/>
          <w:lang w:val="id-ID"/>
        </w:rPr>
      </w:pPr>
      <w:r w:rsidRPr="00855902">
        <w:rPr>
          <w:rFonts w:ascii="Times New Roman" w:hAnsi="Times New Roman" w:cs="Times New Roman"/>
          <w:b/>
          <w:bCs/>
          <w:sz w:val="24"/>
          <w:lang w:val="id-ID"/>
        </w:rPr>
        <w:t>Harapan dan Saran Para Pembeli terhadap Pedagang Pasar Johar</w:t>
      </w:r>
    </w:p>
    <w:p w14:paraId="24349001"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Bagi para pembeli, sebagai pedagang penting untuk mengetahui sekiranya keluhan apa atau kekurangan apa yang dimiliki oleh toko para pedagang yang mengganggu kenyamanan pembeli dalam berbelanja. Hal ini dapat membantu para pedagang memperbaiki toko mereka supaya mendapat lebih banyak pelanggan. Para pembeli berhak memberikan kritik dan saran supaya pedagang dan tokonya dapat menjadi lebih menarik lagi. Para pembeli juga memiliki alasan mengapa mereka lebih suka berbelanja ke pasar atau lewat </w:t>
      </w:r>
      <w:r w:rsidRPr="00855902">
        <w:rPr>
          <w:rFonts w:ascii="Times New Roman" w:hAnsi="Times New Roman" w:cs="Times New Roman"/>
          <w:bCs/>
          <w:i/>
          <w:iCs/>
          <w:sz w:val="24"/>
          <w:lang w:val="id-ID"/>
        </w:rPr>
        <w:t>online</w:t>
      </w:r>
      <w:r w:rsidRPr="00855902">
        <w:rPr>
          <w:rFonts w:ascii="Times New Roman" w:hAnsi="Times New Roman" w:cs="Times New Roman"/>
          <w:bCs/>
          <w:i/>
          <w:sz w:val="24"/>
          <w:lang w:val="id-ID"/>
        </w:rPr>
        <w:t>.</w:t>
      </w:r>
    </w:p>
    <w:p w14:paraId="0F853B73"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 </w:t>
      </w:r>
    </w:p>
    <w:p w14:paraId="05467064" w14:textId="77777777" w:rsidR="00855902" w:rsidRPr="00855902" w:rsidRDefault="00855902" w:rsidP="00855902">
      <w:pPr>
        <w:spacing w:after="0" w:line="240" w:lineRule="auto"/>
        <w:ind w:left="425"/>
        <w:jc w:val="both"/>
        <w:rPr>
          <w:rFonts w:ascii="Times New Roman" w:hAnsi="Times New Roman" w:cs="Times New Roman"/>
          <w:bCs/>
          <w:sz w:val="24"/>
          <w:lang w:val="id-ID"/>
        </w:rPr>
      </w:pPr>
      <w:bookmarkStart w:id="7" w:name="_Hlk156973568"/>
      <w:r w:rsidRPr="00855902">
        <w:rPr>
          <w:rFonts w:ascii="Times New Roman" w:hAnsi="Times New Roman" w:cs="Times New Roman"/>
          <w:bCs/>
          <w:sz w:val="24"/>
          <w:lang w:val="id-ID"/>
        </w:rPr>
        <w:t>“</w:t>
      </w:r>
      <w:r w:rsidRPr="006316B1">
        <w:rPr>
          <w:rFonts w:ascii="Times New Roman" w:hAnsi="Times New Roman" w:cs="Times New Roman"/>
          <w:bCs/>
          <w:sz w:val="24"/>
          <w:lang w:val="id-ID"/>
        </w:rPr>
        <w:t>Saran dari saya, semoga lingkungan pasar dan toko mungkin bisa diubah menjadi lebih berwarna dan dekoratif. Memang sekarang sudah lebih bersih daripada dulu, namun menurut saya Pasar Johar Basemen ini kurang terlihat karena posisinya memang dibawah basemen Alun-Alun Kauman. Namun, hal ini bisa diakali mungkin dengan memberikan tulisan yang besar di gerbang atas supaya orang yang belum mengetahui menjadi tahu bahwa dibawah sini ada pasar yang lengkap. Saran lain dari saya penjual juga perlu untuk memberikan bonus kepada pembeli supaya mereka senang. Siapa sih pembeli yang tidak senang jika diberi bonus</w:t>
      </w:r>
      <w:r w:rsidRPr="00855902">
        <w:rPr>
          <w:rFonts w:ascii="Times New Roman" w:hAnsi="Times New Roman" w:cs="Times New Roman"/>
          <w:bCs/>
          <w:sz w:val="24"/>
          <w:lang w:val="id-ID"/>
        </w:rPr>
        <w:t>.” (Wawancara dengan Ibu Siti 9 Maret 2024).</w:t>
      </w:r>
    </w:p>
    <w:p w14:paraId="7A5255FC"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bookmarkEnd w:id="7"/>
    <w:p w14:paraId="43B9A473" w14:textId="69023F11"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Saran yang diberikan oleh Ibu Siti terhadap para pedagang yaitu dengan memberikan dekorasi warna yang menarik pada dinding toko dan gerbang pasar supaya menarik para </w:t>
      </w:r>
      <w:r w:rsidRPr="00855902">
        <w:rPr>
          <w:rFonts w:ascii="Times New Roman" w:hAnsi="Times New Roman" w:cs="Times New Roman"/>
          <w:bCs/>
          <w:sz w:val="24"/>
          <w:lang w:val="id-ID"/>
        </w:rPr>
        <w:lastRenderedPageBreak/>
        <w:t xml:space="preserve">pembeli yang datang. Beliau juga menyarankan untuk memberikan </w:t>
      </w:r>
      <w:r w:rsidRPr="00855902">
        <w:rPr>
          <w:rFonts w:ascii="Times New Roman" w:hAnsi="Times New Roman" w:cs="Times New Roman"/>
          <w:bCs/>
          <w:i/>
          <w:iCs/>
          <w:sz w:val="24"/>
          <w:lang w:val="id-ID"/>
        </w:rPr>
        <w:t>banner</w:t>
      </w:r>
      <w:r w:rsidRPr="00855902">
        <w:rPr>
          <w:rFonts w:ascii="Times New Roman" w:hAnsi="Times New Roman" w:cs="Times New Roman"/>
          <w:bCs/>
          <w:sz w:val="24"/>
          <w:lang w:val="id-ID"/>
        </w:rPr>
        <w:t xml:space="preserve"> yang besar di depan gerbang pasar, agar banyak pengunjung mengetahui bahwa diawah alun-alun terdapat pasar yang cukup lengkap. Ibu Siti juga menyarankan para pedagang untuk memberikan bonus atau hadiah kecil supaya pelanggan senang dan kembali lagi.</w:t>
      </w:r>
      <w:r w:rsidRPr="00855902">
        <w:rPr>
          <w:rFonts w:ascii="Times New Roman" w:hAnsi="Times New Roman" w:cs="Times New Roman"/>
          <w:bCs/>
          <w:i/>
          <w:iCs/>
          <w:sz w:val="24"/>
          <w:lang w:val="id-ID"/>
        </w:rPr>
        <w:t xml:space="preserve"> </w:t>
      </w:r>
      <w:r w:rsidRPr="00855902">
        <w:rPr>
          <w:rFonts w:ascii="Times New Roman" w:hAnsi="Times New Roman" w:cs="Times New Roman"/>
          <w:bCs/>
          <w:sz w:val="24"/>
          <w:lang w:val="id-ID"/>
        </w:rPr>
        <w:t xml:space="preserve">   </w:t>
      </w:r>
    </w:p>
    <w:p w14:paraId="43E6AC04"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0361DFF0" w14:textId="0B62D140" w:rsidR="00855902" w:rsidRPr="00855902" w:rsidRDefault="00855902" w:rsidP="00855902">
      <w:pPr>
        <w:spacing w:after="0" w:line="240" w:lineRule="auto"/>
        <w:ind w:left="425"/>
        <w:jc w:val="both"/>
        <w:rPr>
          <w:rFonts w:ascii="Times New Roman" w:hAnsi="Times New Roman" w:cs="Times New Roman"/>
          <w:bCs/>
          <w:sz w:val="24"/>
          <w:lang w:val="id-ID"/>
        </w:rPr>
      </w:pPr>
      <w:r w:rsidRPr="00855902">
        <w:rPr>
          <w:rFonts w:ascii="Times New Roman" w:hAnsi="Times New Roman" w:cs="Times New Roman"/>
          <w:bCs/>
          <w:sz w:val="24"/>
          <w:lang w:val="id-ID"/>
        </w:rPr>
        <w:t>“</w:t>
      </w:r>
      <w:r w:rsidRPr="006316B1">
        <w:rPr>
          <w:rFonts w:ascii="Times New Roman" w:hAnsi="Times New Roman" w:cs="Times New Roman"/>
          <w:bCs/>
          <w:sz w:val="24"/>
          <w:lang w:val="id-ID"/>
        </w:rPr>
        <w:t>Saran saya mungkin pedagang bisa membuat semacam perubahan baru, seperti membuat merk sendiri supaya berbeda dengan yang ada di online itu. Sehingga ketika barangnya banyak peminat, orang-orang hanya bisa membeli di pasar saja, karena barangnya tidak ada di online shop. Pedagang juga bisa memberikan harga yang terjangkau supaya pembeli tergiur untuk berbelanja disini. Lalu mungkin saran lain saya, barang yang dijual bisa mengikuti perkembangan zaman saat ini. Pakaiannya sesuai dengan apa yang terkenal dan dicari orang saat ini. Kalau barang yang dijual ketinggalan zaman dan barang lama, pasti pembeli tidak akan mau beli. Kadang saya juga begitu</w:t>
      </w:r>
      <w:r w:rsidRPr="00855902">
        <w:rPr>
          <w:rFonts w:ascii="Times New Roman" w:hAnsi="Times New Roman" w:cs="Times New Roman"/>
          <w:bCs/>
          <w:sz w:val="24"/>
          <w:lang w:val="id-ID"/>
        </w:rPr>
        <w:t>.” (Wawancara dengan Bapak Hery Sabtu, 9 Maret 2024).</w:t>
      </w:r>
    </w:p>
    <w:p w14:paraId="5CD89C6E"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p>
    <w:p w14:paraId="7CF6022C" w14:textId="77777777" w:rsidR="00855902" w:rsidRPr="00855902" w:rsidRDefault="00855902" w:rsidP="00855902">
      <w:pPr>
        <w:spacing w:after="0" w:line="240" w:lineRule="auto"/>
        <w:ind w:firstLine="425"/>
        <w:jc w:val="both"/>
        <w:rPr>
          <w:rFonts w:ascii="Times New Roman" w:hAnsi="Times New Roman" w:cs="Times New Roman"/>
          <w:bCs/>
          <w:sz w:val="24"/>
          <w:lang w:val="id-ID"/>
        </w:rPr>
      </w:pPr>
      <w:r w:rsidRPr="00855902">
        <w:rPr>
          <w:rFonts w:ascii="Times New Roman" w:hAnsi="Times New Roman" w:cs="Times New Roman"/>
          <w:bCs/>
          <w:sz w:val="24"/>
          <w:lang w:val="id-ID"/>
        </w:rPr>
        <w:t xml:space="preserve">Saran yang diberikan oleh Bapak Hery sebagai pelanggan yaitu, para pedagang pasar bisa melakukan strategi yang jarang dilakukan oleh orang lain. Yaitu membuat </w:t>
      </w:r>
      <w:r w:rsidRPr="00855902">
        <w:rPr>
          <w:rFonts w:ascii="Times New Roman" w:hAnsi="Times New Roman" w:cs="Times New Roman"/>
          <w:bCs/>
          <w:i/>
          <w:iCs/>
          <w:sz w:val="24"/>
          <w:lang w:val="id-ID"/>
        </w:rPr>
        <w:t>merk</w:t>
      </w:r>
      <w:r w:rsidRPr="00855902">
        <w:rPr>
          <w:rFonts w:ascii="Times New Roman" w:hAnsi="Times New Roman" w:cs="Times New Roman"/>
          <w:bCs/>
          <w:sz w:val="24"/>
          <w:lang w:val="id-ID"/>
        </w:rPr>
        <w:t xml:space="preserve"> sendiri atau menyiapkan stok barang yang jarang ada atau tidak dimiliki oleh toko lain. Sehingga ketika pembeli mencari barang yang dibuat oleh pedagang sendiri, pelanggan mau tidak mau hanya bisa membeli dari tokonya, atau dari </w:t>
      </w:r>
      <w:r w:rsidRPr="00855902">
        <w:rPr>
          <w:rFonts w:ascii="Times New Roman" w:hAnsi="Times New Roman" w:cs="Times New Roman"/>
          <w:bCs/>
          <w:i/>
          <w:iCs/>
          <w:sz w:val="24"/>
          <w:lang w:val="id-ID"/>
        </w:rPr>
        <w:t>reseller</w:t>
      </w:r>
      <w:r w:rsidRPr="00855902">
        <w:rPr>
          <w:rFonts w:ascii="Times New Roman" w:hAnsi="Times New Roman" w:cs="Times New Roman"/>
          <w:bCs/>
          <w:sz w:val="24"/>
          <w:lang w:val="id-ID"/>
        </w:rPr>
        <w:t>-nya saja. Kemudian beliau menambahkan bahwa jika bisa pedagang harus bisa memberikan harga yang terjangkau supaya menarik pelanggan. Lebih baik untung sedikit tapi pembeli datang terus daripada mahal namun tidak ada pembeli sama sekali. Saran lain yaitu pedagang bisa menjual barang yang sedang ramai digunakan saat ini. Supaya tokonya tidak tertinggal zaman. Para pedagang Pasar Johar Semarang berharap semoga keadaan Pasar menjadi jauh lebih baik kedepannya, dan pemerintah bisa lebih mengenalkan Pasar Johar sebagai cagar budaya Kota Semarang yang bisa dikunjungi sebagai tempat wisata sekaligus pusat perbelanjaan yang menarik bagi para wisatawan lokal maupun wisatawan asing. Mereka juga berharap strategi inovasi yang mereka lakukan dapat membawa perubahan pendapatan mereka menjadi lebih baik lagi.</w:t>
      </w:r>
    </w:p>
    <w:p w14:paraId="3EAAA78E" w14:textId="77777777" w:rsidR="00803098" w:rsidRDefault="00803098" w:rsidP="00803098">
      <w:pPr>
        <w:widowControl w:val="0"/>
        <w:autoSpaceDE w:val="0"/>
        <w:autoSpaceDN w:val="0"/>
        <w:spacing w:after="0" w:line="240" w:lineRule="auto"/>
        <w:jc w:val="both"/>
        <w:rPr>
          <w:rFonts w:ascii="Times New Roman" w:hAnsi="Times New Roman" w:cs="Times New Roman"/>
          <w:sz w:val="24"/>
          <w:szCs w:val="24"/>
        </w:rPr>
      </w:pPr>
    </w:p>
    <w:p w14:paraId="08342D85" w14:textId="02E8F925"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CDFB707" w14:textId="2923BC4E" w:rsidR="00AF252F" w:rsidRPr="00855902" w:rsidRDefault="00855902" w:rsidP="00855902">
      <w:pPr>
        <w:spacing w:after="0" w:line="240" w:lineRule="auto"/>
        <w:ind w:firstLine="425"/>
        <w:jc w:val="both"/>
        <w:rPr>
          <w:rFonts w:ascii="Times New Roman" w:eastAsia="Times New Roman" w:hAnsi="Times New Roman"/>
          <w:bCs/>
          <w:sz w:val="24"/>
          <w:szCs w:val="24"/>
          <w:lang w:val="id-ID"/>
        </w:rPr>
      </w:pPr>
      <w:r w:rsidRPr="00855902">
        <w:rPr>
          <w:rFonts w:ascii="Times New Roman" w:eastAsia="Times New Roman" w:hAnsi="Times New Roman"/>
          <w:bCs/>
          <w:sz w:val="24"/>
          <w:szCs w:val="24"/>
          <w:lang w:val="id-ID"/>
        </w:rPr>
        <w:t xml:space="preserve">Strategi bertahan yang dilakukan para pedagang Pasar Johar sangat beragam. Ada yang mulai mengikuti perkembangan zaman dengan mengikuti grup Whatsapp yang berisikan ratusan orang dan menjual barangnya di grup tersebut. Ada juga pedagang yang pada akhirnya ikut memasarkan produknya secara </w:t>
      </w:r>
      <w:r w:rsidRPr="00855902">
        <w:rPr>
          <w:rFonts w:ascii="Times New Roman" w:eastAsia="Times New Roman" w:hAnsi="Times New Roman"/>
          <w:bCs/>
          <w:i/>
          <w:iCs/>
          <w:sz w:val="24"/>
          <w:szCs w:val="24"/>
          <w:lang w:val="id-ID"/>
        </w:rPr>
        <w:t>online</w:t>
      </w:r>
      <w:r w:rsidRPr="00855902">
        <w:rPr>
          <w:rFonts w:ascii="Times New Roman" w:eastAsia="Times New Roman" w:hAnsi="Times New Roman"/>
          <w:bCs/>
          <w:sz w:val="24"/>
          <w:szCs w:val="24"/>
          <w:lang w:val="id-ID"/>
        </w:rPr>
        <w:t xml:space="preserve"> juga. Pedagang lain juga menambah stok dan variasi barang supaya pembeli memiliki banyak pilihan. Selain itu, para pedagang juga mendekorasi toko dengan semenarik mungkin untuk menarik para pelanggan. Ada pula yang memberikan potongan harga atau parsel spesial bagi para pelanggan setianya supaya betah berbelanja di tokonya.</w:t>
      </w:r>
    </w:p>
    <w:p w14:paraId="00B2DFEB" w14:textId="6C96A635" w:rsidR="00584110" w:rsidRDefault="00584110" w:rsidP="00E63DDF">
      <w:pPr>
        <w:widowControl w:val="0"/>
        <w:autoSpaceDE w:val="0"/>
        <w:autoSpaceDN w:val="0"/>
        <w:spacing w:after="0"/>
        <w:jc w:val="both"/>
        <w:rPr>
          <w:rFonts w:ascii="Times New Roman" w:hAnsi="Times New Roman" w:cs="Times New Roman"/>
          <w:sz w:val="24"/>
        </w:rPr>
      </w:pPr>
    </w:p>
    <w:p w14:paraId="6A732095" w14:textId="5DB5F288" w:rsidR="00F207D1" w:rsidRDefault="00F207D1" w:rsidP="00E63DDF">
      <w:pPr>
        <w:widowControl w:val="0"/>
        <w:autoSpaceDE w:val="0"/>
        <w:autoSpaceDN w:val="0"/>
        <w:spacing w:after="0"/>
        <w:jc w:val="both"/>
        <w:rPr>
          <w:rFonts w:ascii="Times New Roman" w:hAnsi="Times New Roman" w:cs="Times New Roman"/>
          <w:sz w:val="24"/>
        </w:rPr>
      </w:pPr>
    </w:p>
    <w:p w14:paraId="282635A8" w14:textId="5CE5373C" w:rsidR="00F207D1" w:rsidRDefault="00F207D1" w:rsidP="00E63DDF">
      <w:pPr>
        <w:widowControl w:val="0"/>
        <w:autoSpaceDE w:val="0"/>
        <w:autoSpaceDN w:val="0"/>
        <w:spacing w:after="0"/>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6E4B3D39" w14:textId="57789ABB" w:rsidR="00F207D1" w:rsidRDefault="00F207D1" w:rsidP="00E63DDF">
      <w:pPr>
        <w:widowControl w:val="0"/>
        <w:autoSpaceDE w:val="0"/>
        <w:autoSpaceDN w:val="0"/>
        <w:spacing w:after="0"/>
        <w:jc w:val="both"/>
        <w:rPr>
          <w:rFonts w:ascii="Times New Roman" w:hAnsi="Times New Roman" w:cs="Times New Roman"/>
          <w:sz w:val="24"/>
        </w:rPr>
      </w:pPr>
    </w:p>
    <w:p w14:paraId="48D4EED8" w14:textId="2BDBB86D" w:rsidR="00F207D1" w:rsidRDefault="00F207D1" w:rsidP="00E63DDF">
      <w:pPr>
        <w:widowControl w:val="0"/>
        <w:autoSpaceDE w:val="0"/>
        <w:autoSpaceDN w:val="0"/>
        <w:spacing w:after="0"/>
        <w:jc w:val="both"/>
        <w:rPr>
          <w:rFonts w:ascii="Times New Roman" w:hAnsi="Times New Roman" w:cs="Times New Roman"/>
          <w:sz w:val="24"/>
        </w:rPr>
      </w:pPr>
    </w:p>
    <w:p w14:paraId="591AFC69" w14:textId="5861BFA8" w:rsidR="00855902" w:rsidRDefault="00855902" w:rsidP="00E63DDF">
      <w:pPr>
        <w:widowControl w:val="0"/>
        <w:autoSpaceDE w:val="0"/>
        <w:autoSpaceDN w:val="0"/>
        <w:spacing w:after="0"/>
        <w:jc w:val="both"/>
        <w:rPr>
          <w:rFonts w:ascii="Times New Roman" w:hAnsi="Times New Roman" w:cs="Times New Roman"/>
          <w:sz w:val="24"/>
        </w:rPr>
      </w:pPr>
    </w:p>
    <w:p w14:paraId="3902793B" w14:textId="77777777" w:rsidR="00950CB3" w:rsidRDefault="00950CB3" w:rsidP="00E63DDF">
      <w:pPr>
        <w:widowControl w:val="0"/>
        <w:autoSpaceDE w:val="0"/>
        <w:autoSpaceDN w:val="0"/>
        <w:spacing w:after="0"/>
        <w:jc w:val="both"/>
        <w:rPr>
          <w:rFonts w:ascii="Times New Roman" w:hAnsi="Times New Roman" w:cs="Times New Roman"/>
          <w:sz w:val="24"/>
        </w:rPr>
      </w:pPr>
    </w:p>
    <w:p w14:paraId="50A3266E" w14:textId="77777777" w:rsidR="00803098" w:rsidRDefault="00803098" w:rsidP="00E63DDF">
      <w:pPr>
        <w:widowControl w:val="0"/>
        <w:autoSpaceDE w:val="0"/>
        <w:autoSpaceDN w:val="0"/>
        <w:spacing w:after="0"/>
        <w:jc w:val="both"/>
        <w:rPr>
          <w:rFonts w:ascii="Times New Roman" w:hAnsi="Times New Roman" w:cs="Times New Roman"/>
          <w:sz w:val="24"/>
        </w:rPr>
      </w:pPr>
    </w:p>
    <w:p w14:paraId="5F685254" w14:textId="014D2F2B" w:rsidR="00855902" w:rsidRPr="00855902" w:rsidRDefault="00E63DDF" w:rsidP="00855902">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402B5B06"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Dewi Ayu Hidayati, S. H. (2022, Maret 1). Strategi Bertahan Hidup Pedagang Pasar Tradisional Di Masa Pandemi Covid-19. </w:t>
      </w:r>
      <w:r w:rsidRPr="00855902">
        <w:rPr>
          <w:rFonts w:ascii="Times New Roman" w:eastAsia="Times New Roman" w:hAnsi="Times New Roman" w:cs="Times New Roman"/>
          <w:i/>
          <w:iCs/>
          <w:sz w:val="24"/>
          <w:szCs w:val="24"/>
          <w:lang w:val="id-ID"/>
        </w:rPr>
        <w:t>SOSIOLOGI: Jurnal Ilmiah Kajian Ilmu Sosial dan Budaya, Vol. 24, No. 1</w:t>
      </w:r>
      <w:r w:rsidRPr="00855902">
        <w:rPr>
          <w:rFonts w:ascii="Times New Roman" w:eastAsia="Times New Roman" w:hAnsi="Times New Roman" w:cs="Times New Roman"/>
          <w:sz w:val="24"/>
          <w:szCs w:val="24"/>
          <w:lang w:val="id-ID"/>
        </w:rPr>
        <w:t>, 39-56. https://doi.org/10.23960/sosiologi.v24i1.234</w:t>
      </w:r>
    </w:p>
    <w:p w14:paraId="5A4FCE58"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Farkhan Fuady, A. Z. (2021). Kompetisi Bisnis Konvensional Terhadap Bisnis </w:t>
      </w:r>
      <w:r w:rsidRPr="00855902">
        <w:rPr>
          <w:rFonts w:ascii="Times New Roman" w:eastAsia="Times New Roman" w:hAnsi="Times New Roman" w:cs="Times New Roman"/>
          <w:i/>
          <w:iCs/>
          <w:sz w:val="24"/>
          <w:szCs w:val="24"/>
          <w:lang w:val="id-ID"/>
        </w:rPr>
        <w:t>Online</w:t>
      </w:r>
      <w:r w:rsidRPr="00855902">
        <w:rPr>
          <w:rFonts w:ascii="Times New Roman" w:eastAsia="Times New Roman" w:hAnsi="Times New Roman" w:cs="Times New Roman"/>
          <w:sz w:val="24"/>
          <w:szCs w:val="24"/>
          <w:lang w:val="id-ID"/>
        </w:rPr>
        <w:t xml:space="preserve"> Pada Media Sosial di Kecamatan Klirong Kebumen. Literasi : Jurnal Kajian Keislaman Multi-Perspektif, 287-318. https://doi.org/10.22515/literasi.v1i2.3717</w:t>
      </w:r>
    </w:p>
    <w:p w14:paraId="42ABE5A7"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Fitriana, Lifia &amp; Fitlayeni, Rinel &amp; Akbar, Waza. (2021). Strategi Bertahan Pedagang Konvensional di Tengah Perkembangan Pasar </w:t>
      </w:r>
      <w:r w:rsidRPr="00855902">
        <w:rPr>
          <w:rFonts w:ascii="Times New Roman" w:eastAsia="Times New Roman" w:hAnsi="Times New Roman" w:cs="Times New Roman"/>
          <w:i/>
          <w:iCs/>
          <w:sz w:val="24"/>
          <w:szCs w:val="24"/>
          <w:lang w:val="id-ID"/>
        </w:rPr>
        <w:t>Online</w:t>
      </w:r>
      <w:r w:rsidRPr="00855902">
        <w:rPr>
          <w:rFonts w:ascii="Times New Roman" w:eastAsia="Times New Roman" w:hAnsi="Times New Roman" w:cs="Times New Roman"/>
          <w:sz w:val="24"/>
          <w:szCs w:val="24"/>
          <w:lang w:val="id-ID"/>
        </w:rPr>
        <w:t xml:space="preserve"> (Studi Kasus pada Pedagang Konvensional di Pasar Nagari Air Bangis Kecamatan Sungai Beremas Kabupaten Pasaman Barat). </w:t>
      </w:r>
      <w:r w:rsidRPr="00855902">
        <w:rPr>
          <w:rFonts w:ascii="Times New Roman" w:eastAsia="Times New Roman" w:hAnsi="Times New Roman" w:cs="Times New Roman"/>
          <w:i/>
          <w:sz w:val="24"/>
          <w:szCs w:val="24"/>
          <w:lang w:val="id-ID"/>
        </w:rPr>
        <w:t>Jurnal</w:t>
      </w:r>
      <w:r w:rsidRPr="00855902">
        <w:rPr>
          <w:rFonts w:ascii="Times New Roman" w:eastAsia="Times New Roman" w:hAnsi="Times New Roman" w:cs="Times New Roman"/>
          <w:sz w:val="24"/>
          <w:szCs w:val="24"/>
          <w:lang w:val="id-ID"/>
        </w:rPr>
        <w:t xml:space="preserve"> </w:t>
      </w:r>
      <w:r w:rsidRPr="00855902">
        <w:rPr>
          <w:rFonts w:ascii="Times New Roman" w:eastAsia="Times New Roman" w:hAnsi="Times New Roman" w:cs="Times New Roman"/>
          <w:i/>
          <w:sz w:val="24"/>
          <w:szCs w:val="24"/>
          <w:lang w:val="id-ID"/>
        </w:rPr>
        <w:t>Horizon</w:t>
      </w:r>
      <w:r w:rsidRPr="00855902">
        <w:rPr>
          <w:rFonts w:ascii="Times New Roman" w:eastAsia="Times New Roman" w:hAnsi="Times New Roman" w:cs="Times New Roman"/>
          <w:sz w:val="24"/>
          <w:szCs w:val="24"/>
          <w:lang w:val="id-ID"/>
        </w:rPr>
        <w:t xml:space="preserve">. 1. 543-553. 10.22202/horizon.v1i3.5169. </w:t>
      </w:r>
    </w:p>
    <w:p w14:paraId="57960FC8"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Harisudin, M. (2019). </w:t>
      </w:r>
      <w:r w:rsidRPr="00855902">
        <w:rPr>
          <w:rFonts w:ascii="Times New Roman" w:eastAsia="Times New Roman" w:hAnsi="Times New Roman" w:cs="Times New Roman"/>
          <w:i/>
          <w:iCs/>
          <w:sz w:val="24"/>
          <w:szCs w:val="24"/>
        </w:rPr>
        <w:t>Legi Market Competitive Strategy in Surakarta City in Facing the</w:t>
      </w:r>
      <w:r w:rsidRPr="00855902">
        <w:rPr>
          <w:rFonts w:ascii="Times New Roman" w:eastAsia="Times New Roman" w:hAnsi="Times New Roman" w:cs="Times New Roman"/>
          <w:i/>
          <w:iCs/>
          <w:sz w:val="24"/>
          <w:szCs w:val="24"/>
          <w:lang w:val="id-ID"/>
        </w:rPr>
        <w:t xml:space="preserve"> </w:t>
      </w:r>
      <w:r w:rsidRPr="00855902">
        <w:rPr>
          <w:rFonts w:ascii="Times New Roman" w:eastAsia="Times New Roman" w:hAnsi="Times New Roman" w:cs="Times New Roman"/>
          <w:i/>
          <w:iCs/>
          <w:sz w:val="24"/>
          <w:szCs w:val="24"/>
        </w:rPr>
        <w:t>Modern Market</w:t>
      </w:r>
      <w:r w:rsidRPr="00855902">
        <w:rPr>
          <w:rFonts w:ascii="Times New Roman" w:eastAsia="Times New Roman" w:hAnsi="Times New Roman" w:cs="Times New Roman"/>
          <w:sz w:val="24"/>
          <w:szCs w:val="24"/>
          <w:lang w:val="id-ID"/>
        </w:rPr>
        <w:t xml:space="preserve">. AGRARIS: </w:t>
      </w:r>
      <w:r w:rsidRPr="00855902">
        <w:rPr>
          <w:rFonts w:ascii="Times New Roman" w:eastAsia="Times New Roman" w:hAnsi="Times New Roman" w:cs="Times New Roman"/>
          <w:i/>
          <w:sz w:val="24"/>
          <w:szCs w:val="24"/>
          <w:lang w:val="id-ID"/>
        </w:rPr>
        <w:t>Journal of Agribusiness and Rural Development Research</w:t>
      </w:r>
      <w:r w:rsidRPr="00855902">
        <w:rPr>
          <w:rFonts w:ascii="Times New Roman" w:eastAsia="Times New Roman" w:hAnsi="Times New Roman" w:cs="Times New Roman"/>
          <w:sz w:val="24"/>
          <w:szCs w:val="24"/>
          <w:lang w:val="id-ID"/>
        </w:rPr>
        <w:t>, 5(1), 43-54. https://doi.org/10.18196/agr.5174</w:t>
      </w:r>
    </w:p>
    <w:p w14:paraId="32E85CE0"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Irianto, A. M. (2014). Strategi Adaptasi PKL Kota Semarang:. </w:t>
      </w:r>
      <w:r w:rsidRPr="00855902">
        <w:rPr>
          <w:rFonts w:ascii="Times New Roman" w:eastAsia="Times New Roman" w:hAnsi="Times New Roman" w:cs="Times New Roman"/>
          <w:i/>
          <w:iCs/>
          <w:sz w:val="24"/>
          <w:szCs w:val="24"/>
          <w:lang w:val="id-ID"/>
        </w:rPr>
        <w:t>Jurnal Komunitas Research in   Learning Sociology and Anhtropology</w:t>
      </w:r>
      <w:r w:rsidRPr="00855902">
        <w:rPr>
          <w:rFonts w:ascii="Times New Roman" w:eastAsia="Times New Roman" w:hAnsi="Times New Roman" w:cs="Times New Roman"/>
          <w:sz w:val="24"/>
          <w:szCs w:val="24"/>
          <w:lang w:val="id-ID"/>
        </w:rPr>
        <w:t>, 6-8. https://doi.org/10.15294/komunitas.v6i1.2938</w:t>
      </w:r>
    </w:p>
    <w:p w14:paraId="173FC276"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Kemendikbud</w:t>
      </w:r>
      <w:r w:rsidRPr="00855902">
        <w:rPr>
          <w:rFonts w:ascii="Times New Roman" w:eastAsia="Times New Roman" w:hAnsi="Times New Roman" w:cs="Times New Roman"/>
          <w:sz w:val="24"/>
          <w:szCs w:val="24"/>
          <w:lang w:val="da-DK"/>
        </w:rPr>
        <w:t xml:space="preserve">. (2017, November 2). Pasar Johar: Dari Dahulu Hingga Sekarang. </w:t>
      </w:r>
      <w:r w:rsidRPr="00855902">
        <w:rPr>
          <w:rFonts w:ascii="Times New Roman" w:eastAsia="Times New Roman" w:hAnsi="Times New Roman" w:cs="Times New Roman"/>
          <w:sz w:val="24"/>
          <w:szCs w:val="24"/>
        </w:rPr>
        <w:t>Semarang, Jawa Tengah, Indonesia.</w:t>
      </w:r>
      <w:r w:rsidRPr="00855902">
        <w:rPr>
          <w:rFonts w:ascii="Times New Roman" w:eastAsia="Times New Roman" w:hAnsi="Times New Roman" w:cs="Times New Roman"/>
          <w:sz w:val="24"/>
          <w:szCs w:val="24"/>
          <w:lang w:val="id-ID"/>
        </w:rPr>
        <w:t xml:space="preserve"> https://kebudayaan.kemdikbud.go.id/bpcbjateng/pasar-johar-dari-dahulu-hingga-sekarang/ 2017. Diakses pada 27 September 2023</w:t>
      </w:r>
    </w:p>
    <w:p w14:paraId="0413EE7B"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Rosana, E. (2015). Modernisasi Dalam Perspektif Perubahan Sosial. </w:t>
      </w:r>
      <w:r w:rsidRPr="00855902">
        <w:rPr>
          <w:rFonts w:ascii="Times New Roman" w:eastAsia="Times New Roman" w:hAnsi="Times New Roman" w:cs="Times New Roman"/>
          <w:i/>
          <w:iCs/>
          <w:sz w:val="24"/>
          <w:szCs w:val="24"/>
          <w:lang w:val="id-ID"/>
        </w:rPr>
        <w:t>Jurnal Studi Lintas Agama</w:t>
      </w:r>
      <w:r w:rsidRPr="00855902">
        <w:rPr>
          <w:rFonts w:ascii="Times New Roman" w:eastAsia="Times New Roman" w:hAnsi="Times New Roman" w:cs="Times New Roman"/>
          <w:sz w:val="24"/>
          <w:szCs w:val="24"/>
          <w:lang w:val="id-ID"/>
        </w:rPr>
        <w:t xml:space="preserve">, </w:t>
      </w:r>
      <w:r w:rsidRPr="00855902">
        <w:rPr>
          <w:rFonts w:ascii="Times New Roman" w:eastAsia="Times New Roman" w:hAnsi="Times New Roman" w:cs="Times New Roman"/>
          <w:i/>
          <w:iCs/>
          <w:sz w:val="24"/>
          <w:szCs w:val="24"/>
          <w:lang w:val="id-ID"/>
        </w:rPr>
        <w:t>10</w:t>
      </w:r>
      <w:r w:rsidRPr="00855902">
        <w:rPr>
          <w:rFonts w:ascii="Times New Roman" w:eastAsia="Times New Roman" w:hAnsi="Times New Roman" w:cs="Times New Roman"/>
          <w:sz w:val="24"/>
          <w:szCs w:val="24"/>
          <w:lang w:val="id-ID"/>
        </w:rPr>
        <w:t>(1), 67–82.</w:t>
      </w:r>
    </w:p>
    <w:p w14:paraId="0BB08E59"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Soekanto, P. D. S., &amp; Dra. Budi Sulistyowati, M. A. (2017). </w:t>
      </w:r>
      <w:r w:rsidRPr="00855902">
        <w:rPr>
          <w:rFonts w:ascii="Times New Roman" w:eastAsia="Times New Roman" w:hAnsi="Times New Roman" w:cs="Times New Roman"/>
          <w:i/>
          <w:iCs/>
          <w:sz w:val="24"/>
          <w:szCs w:val="24"/>
          <w:lang w:val="id-ID"/>
        </w:rPr>
        <w:t>Sosiologi Suatu Pengantar</w:t>
      </w:r>
      <w:r w:rsidRPr="00855902">
        <w:rPr>
          <w:rFonts w:ascii="Times New Roman" w:eastAsia="Times New Roman" w:hAnsi="Times New Roman" w:cs="Times New Roman"/>
          <w:sz w:val="24"/>
          <w:szCs w:val="24"/>
          <w:lang w:val="id-ID"/>
        </w:rPr>
        <w:t xml:space="preserve"> (48th ed.). PT RAJAGRAFINDO PERSADA. Y</w:t>
      </w:r>
    </w:p>
    <w:p w14:paraId="0F519F83" w14:textId="77777777" w:rsidR="00855902" w:rsidRPr="00855902" w:rsidRDefault="00855902" w:rsidP="00855902">
      <w:pPr>
        <w:spacing w:after="0" w:line="240" w:lineRule="auto"/>
        <w:ind w:left="720" w:hanging="720"/>
        <w:jc w:val="both"/>
        <w:rPr>
          <w:rFonts w:ascii="Times New Roman" w:eastAsia="Times New Roman" w:hAnsi="Times New Roman" w:cs="Times New Roman"/>
          <w:sz w:val="24"/>
          <w:szCs w:val="24"/>
          <w:lang w:val="id-ID"/>
        </w:rPr>
      </w:pPr>
      <w:r w:rsidRPr="00855902">
        <w:rPr>
          <w:rFonts w:ascii="Times New Roman" w:eastAsia="Times New Roman" w:hAnsi="Times New Roman" w:cs="Times New Roman"/>
          <w:sz w:val="24"/>
          <w:szCs w:val="24"/>
          <w:lang w:val="id-ID"/>
        </w:rPr>
        <w:t xml:space="preserve">Tifada, D. A. (2022, Januari 6). Sejarah Pasar Johar yang Kesohor di Asia Tenggara. </w:t>
      </w:r>
      <w:r w:rsidRPr="00855902">
        <w:rPr>
          <w:rFonts w:ascii="Times New Roman" w:eastAsia="Times New Roman" w:hAnsi="Times New Roman" w:cs="Times New Roman"/>
          <w:sz w:val="24"/>
          <w:szCs w:val="24"/>
        </w:rPr>
        <w:t>Semarang, jawa Tengah, Indonesia.</w:t>
      </w:r>
      <w:r w:rsidRPr="00855902">
        <w:rPr>
          <w:rFonts w:ascii="Times New Roman" w:eastAsia="Times New Roman" w:hAnsi="Times New Roman" w:cs="Times New Roman"/>
          <w:sz w:val="24"/>
          <w:szCs w:val="24"/>
          <w:lang w:val="id-ID"/>
        </w:rPr>
        <w:t xml:space="preserve"> https://voi.id/memori/121540/sejarah-pasar-johar-yang-kesohor-di-asia-tenggara seamarang johar</w:t>
      </w:r>
    </w:p>
    <w:p w14:paraId="49611A63" w14:textId="6421D74A" w:rsidR="00855902" w:rsidRPr="00855902" w:rsidRDefault="00855902" w:rsidP="00855902">
      <w:pPr>
        <w:spacing w:after="0" w:line="240" w:lineRule="auto"/>
        <w:ind w:left="720" w:hanging="720"/>
        <w:jc w:val="both"/>
        <w:rPr>
          <w:rFonts w:ascii="Times New Roman" w:eastAsia="Times New Roman" w:hAnsi="Times New Roman" w:cs="Times New Roman"/>
          <w:i/>
          <w:iCs/>
          <w:sz w:val="24"/>
          <w:szCs w:val="24"/>
          <w:lang w:val="id-ID"/>
        </w:rPr>
      </w:pPr>
      <w:r w:rsidRPr="00855902">
        <w:rPr>
          <w:rFonts w:ascii="Times New Roman" w:eastAsia="Times New Roman" w:hAnsi="Times New Roman" w:cs="Times New Roman"/>
          <w:sz w:val="24"/>
          <w:szCs w:val="24"/>
          <w:lang w:val="id-ID"/>
        </w:rPr>
        <w:t xml:space="preserve">Ulin Nuha, Muhammad. (2020). Relasi Sosial Masyarakat Maya </w:t>
      </w:r>
      <w:r w:rsidRPr="00855902">
        <w:rPr>
          <w:rFonts w:ascii="Times New Roman" w:eastAsia="Times New Roman" w:hAnsi="Times New Roman" w:cs="Times New Roman"/>
          <w:sz w:val="24"/>
          <w:szCs w:val="24"/>
        </w:rPr>
        <w:t>d</w:t>
      </w:r>
      <w:r w:rsidRPr="00855902">
        <w:rPr>
          <w:rFonts w:ascii="Times New Roman" w:eastAsia="Times New Roman" w:hAnsi="Times New Roman" w:cs="Times New Roman"/>
          <w:sz w:val="24"/>
          <w:szCs w:val="24"/>
          <w:lang w:val="id-ID"/>
        </w:rPr>
        <w:t>alam Aplikasi Gojek: Kajian Interaksionisme Simbolik</w:t>
      </w:r>
      <w:r>
        <w:rPr>
          <w:rFonts w:ascii="Times New Roman" w:eastAsia="Times New Roman" w:hAnsi="Times New Roman" w:cs="Times New Roman"/>
          <w:i/>
          <w:iCs/>
          <w:sz w:val="24"/>
          <w:szCs w:val="24"/>
        </w:rPr>
        <w:t xml:space="preserve">. </w:t>
      </w:r>
      <w:r w:rsidRPr="00855902">
        <w:rPr>
          <w:rFonts w:ascii="Times New Roman" w:eastAsia="Times New Roman" w:hAnsi="Times New Roman" w:cs="Times New Roman"/>
          <w:i/>
          <w:iCs/>
          <w:sz w:val="24"/>
          <w:szCs w:val="24"/>
          <w:lang w:val="id-ID"/>
        </w:rPr>
        <w:t xml:space="preserve">Solidarity Journal of Education, Society adm Culture, 154-157. </w:t>
      </w:r>
      <w:r w:rsidRPr="00855902">
        <w:rPr>
          <w:rFonts w:ascii="Times New Roman" w:eastAsia="Times New Roman" w:hAnsi="Times New Roman" w:cs="Times New Roman"/>
          <w:sz w:val="24"/>
          <w:szCs w:val="24"/>
          <w:lang w:val="id-ID"/>
        </w:rPr>
        <w:t>https://doi.org/10.15294/solidarity.v10i1.49734</w:t>
      </w:r>
    </w:p>
    <w:p w14:paraId="388AB2AB" w14:textId="2BB52565"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A20DB0">
      <w:headerReference w:type="default" r:id="rId19"/>
      <w:footerReference w:type="default" r:id="rId20"/>
      <w:footerReference w:type="first" r:id="rId21"/>
      <w:pgSz w:w="11906" w:h="16838" w:code="9"/>
      <w:pgMar w:top="1440" w:right="1440" w:bottom="1440" w:left="1440" w:header="708" w:footer="708" w:gutter="0"/>
      <w:pgNumType w:start="28"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charset w:val="00"/>
    <w:family w:val="roman"/>
    <w:pitch w:val="default"/>
    <w:sig w:usb0="00000000"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2E05AA54" w:rsidR="00177B34" w:rsidRPr="00177B34" w:rsidRDefault="00116031" w:rsidP="00F55887">
        <w:pPr>
          <w:pStyle w:val="Footer"/>
          <w:jc w:val="center"/>
          <w:rPr>
            <w:rFonts w:ascii="Times New Roman" w:hAnsi="Times New Roman" w:cs="Times New Roman"/>
            <w:sz w:val="24"/>
            <w:szCs w:val="24"/>
          </w:rPr>
        </w:pPr>
        <w:r>
          <w:rPr>
            <w:rFonts w:ascii="Times New Roman" w:hAnsi="Times New Roman" w:cs="Times New Roman"/>
            <w:sz w:val="24"/>
            <w:szCs w:val="24"/>
          </w:rPr>
          <w:t>2</w:t>
        </w:r>
        <w:r w:rsidR="00A20DB0">
          <w:rPr>
            <w:rFonts w:ascii="Times New Roman" w:hAnsi="Times New Roman" w:cs="Times New Roman"/>
            <w:sz w:val="24"/>
            <w:szCs w:val="24"/>
          </w:rPr>
          <w:t>8</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2A7698E9" w:rsidR="00911AA4" w:rsidRDefault="0042619C" w:rsidP="005A3020">
    <w:pPr>
      <w:tabs>
        <w:tab w:val="center" w:pos="4513"/>
        <w:tab w:val="right" w:pos="9026"/>
      </w:tabs>
      <w:spacing w:after="0" w:line="240" w:lineRule="auto"/>
      <w:jc w:val="center"/>
      <w:rPr>
        <w:rFonts w:ascii="Minion Pro" w:eastAsia="Calibri" w:hAnsi="Minion Pro" w:cs="Arial"/>
        <w:bCs/>
        <w:sz w:val="18"/>
        <w:szCs w:val="20"/>
      </w:rPr>
    </w:pPr>
    <w:r w:rsidRPr="0042619C">
      <w:rPr>
        <w:rFonts w:ascii="Minion Pro" w:eastAsia="Calibri" w:hAnsi="Minion Pro" w:cs="Arial"/>
        <w:bCs/>
        <w:sz w:val="18"/>
        <w:szCs w:val="20"/>
      </w:rPr>
      <w:t>Nabila Hasna Fikrianza, Elly Kismini</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5"/>
  </w:num>
  <w:num w:numId="2">
    <w:abstractNumId w:val="16"/>
  </w:num>
  <w:num w:numId="3">
    <w:abstractNumId w:val="33"/>
  </w:num>
  <w:num w:numId="4">
    <w:abstractNumId w:val="2"/>
  </w:num>
  <w:num w:numId="5">
    <w:abstractNumId w:val="17"/>
  </w:num>
  <w:num w:numId="6">
    <w:abstractNumId w:val="37"/>
  </w:num>
  <w:num w:numId="7">
    <w:abstractNumId w:val="29"/>
  </w:num>
  <w:num w:numId="8">
    <w:abstractNumId w:val="4"/>
  </w:num>
  <w:num w:numId="9">
    <w:abstractNumId w:val="10"/>
  </w:num>
  <w:num w:numId="10">
    <w:abstractNumId w:val="15"/>
  </w:num>
  <w:num w:numId="11">
    <w:abstractNumId w:val="26"/>
  </w:num>
  <w:num w:numId="12">
    <w:abstractNumId w:val="23"/>
  </w:num>
  <w:num w:numId="13">
    <w:abstractNumId w:val="40"/>
  </w:num>
  <w:num w:numId="14">
    <w:abstractNumId w:val="36"/>
  </w:num>
  <w:num w:numId="15">
    <w:abstractNumId w:val="7"/>
  </w:num>
  <w:num w:numId="16">
    <w:abstractNumId w:val="8"/>
  </w:num>
  <w:num w:numId="17">
    <w:abstractNumId w:val="38"/>
  </w:num>
  <w:num w:numId="18">
    <w:abstractNumId w:val="32"/>
  </w:num>
  <w:num w:numId="19">
    <w:abstractNumId w:val="21"/>
  </w:num>
  <w:num w:numId="20">
    <w:abstractNumId w:val="25"/>
  </w:num>
  <w:num w:numId="21">
    <w:abstractNumId w:val="18"/>
  </w:num>
  <w:num w:numId="22">
    <w:abstractNumId w:val="12"/>
  </w:num>
  <w:num w:numId="23">
    <w:abstractNumId w:val="22"/>
  </w:num>
  <w:num w:numId="24">
    <w:abstractNumId w:val="39"/>
  </w:num>
  <w:num w:numId="25">
    <w:abstractNumId w:val="27"/>
  </w:num>
  <w:num w:numId="26">
    <w:abstractNumId w:val="5"/>
  </w:num>
  <w:num w:numId="27">
    <w:abstractNumId w:val="11"/>
  </w:num>
  <w:num w:numId="28">
    <w:abstractNumId w:val="0"/>
  </w:num>
  <w:num w:numId="29">
    <w:abstractNumId w:val="1"/>
  </w:num>
  <w:num w:numId="30">
    <w:abstractNumId w:val="9"/>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30"/>
  </w:num>
  <w:num w:numId="39">
    <w:abstractNumId w:val="14"/>
  </w:num>
  <w:num w:numId="40">
    <w:abstractNumId w:val="3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6791B"/>
    <w:rsid w:val="00095FA4"/>
    <w:rsid w:val="000973BE"/>
    <w:rsid w:val="000A080D"/>
    <w:rsid w:val="000A2A54"/>
    <w:rsid w:val="000B1B56"/>
    <w:rsid w:val="000C20EA"/>
    <w:rsid w:val="000D7A6F"/>
    <w:rsid w:val="000E68F1"/>
    <w:rsid w:val="000E6BAA"/>
    <w:rsid w:val="000F0F37"/>
    <w:rsid w:val="000F6ECA"/>
    <w:rsid w:val="00113244"/>
    <w:rsid w:val="00115843"/>
    <w:rsid w:val="00116031"/>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2236"/>
    <w:rsid w:val="00365B23"/>
    <w:rsid w:val="003723D1"/>
    <w:rsid w:val="00381409"/>
    <w:rsid w:val="00385BBD"/>
    <w:rsid w:val="00390AD1"/>
    <w:rsid w:val="00392268"/>
    <w:rsid w:val="003930DA"/>
    <w:rsid w:val="003A0382"/>
    <w:rsid w:val="003A13C9"/>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3F7FAA"/>
    <w:rsid w:val="00403430"/>
    <w:rsid w:val="004035BC"/>
    <w:rsid w:val="00414AFD"/>
    <w:rsid w:val="00416237"/>
    <w:rsid w:val="004163CE"/>
    <w:rsid w:val="00420D21"/>
    <w:rsid w:val="00422013"/>
    <w:rsid w:val="0042619C"/>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3F8F"/>
    <w:rsid w:val="00614A78"/>
    <w:rsid w:val="006215CC"/>
    <w:rsid w:val="00622590"/>
    <w:rsid w:val="00622DF0"/>
    <w:rsid w:val="006316B1"/>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34CB8"/>
    <w:rsid w:val="00834E48"/>
    <w:rsid w:val="00835435"/>
    <w:rsid w:val="00843CF8"/>
    <w:rsid w:val="00850589"/>
    <w:rsid w:val="00855902"/>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0CB3"/>
    <w:rsid w:val="00952240"/>
    <w:rsid w:val="00957252"/>
    <w:rsid w:val="00957E39"/>
    <w:rsid w:val="00960CD7"/>
    <w:rsid w:val="009626C0"/>
    <w:rsid w:val="009775D7"/>
    <w:rsid w:val="009778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5E13"/>
    <w:rsid w:val="00A17141"/>
    <w:rsid w:val="00A20DB0"/>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2117"/>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496120121">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4</Pages>
  <Words>6411</Words>
  <Characters>3654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9</cp:revision>
  <cp:lastPrinted>2021-06-29T07:05:00Z</cp:lastPrinted>
  <dcterms:created xsi:type="dcterms:W3CDTF">2024-12-07T11:34:00Z</dcterms:created>
  <dcterms:modified xsi:type="dcterms:W3CDTF">2024-12-1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